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th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3B6E10">
      <w:pPr>
        <w:pStyle w:val="Heading2"/>
      </w:pPr>
      <w:r>
        <w:t>Economics of Scaling</w:t>
      </w:r>
      <w:r w:rsidR="00FE05D7">
        <w:t xml:space="preserve"> and Moore’s Law</w:t>
      </w:r>
    </w:p>
    <w:p w:rsidR="00FE05D7" w:rsidRDefault="00FE05D7" w:rsidP="003B6E10">
      <w:pPr>
        <w:pStyle w:val="Heading2"/>
      </w:pPr>
      <w:r>
        <w:t>Beyond-CMOS Materials and Devices</w:t>
      </w:r>
    </w:p>
    <w:p w:rsidR="00000977" w:rsidRPr="00000977" w:rsidRDefault="00000977" w:rsidP="003B6E10">
      <w:pPr>
        <w:pStyle w:val="Heading2"/>
      </w:pPr>
      <w:r>
        <w:t>Graphene as a Beyond-CMOS Material</w:t>
      </w:r>
    </w:p>
    <w:p w:rsidR="00BA00E5" w:rsidRPr="00BA00E5" w:rsidRDefault="00BA00E5" w:rsidP="003B6E10">
      <w:pPr>
        <w:pStyle w:val="Heading2"/>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3B6E10">
      <w:pPr>
        <w:pStyle w:val="Heading2"/>
      </w:pPr>
      <w:r>
        <w:t>Electronic Band Structure of Graphene</w:t>
      </w:r>
    </w:p>
    <w:p w:rsidR="00000977" w:rsidRDefault="00000977" w:rsidP="003B6E10">
      <w:pPr>
        <w:pStyle w:val="Heading2"/>
      </w:pPr>
      <w:r>
        <w:t>Klein-Tunneling and the Absence of Backscattering</w:t>
      </w:r>
    </w:p>
    <w:p w:rsidR="00D00DA9" w:rsidRPr="00D00DA9" w:rsidRDefault="00D00DA9" w:rsidP="003B6E10">
      <w:pPr>
        <w:pStyle w:val="Heading2"/>
      </w:pPr>
      <w:r>
        <w:t>The Role of the Substrate</w:t>
      </w:r>
    </w:p>
    <w:p w:rsidR="0034034B" w:rsidRDefault="0034034B" w:rsidP="003B6E10">
      <w:pPr>
        <w:pStyle w:val="Heading2"/>
      </w:pPr>
      <w:r>
        <w:t>Charge Transport in CVD Graphene</w:t>
      </w:r>
    </w:p>
    <w:p w:rsidR="008F62A8" w:rsidRPr="008F62A8" w:rsidRDefault="008F62A8" w:rsidP="003B6E10">
      <w:pPr>
        <w:pStyle w:val="Heading2"/>
      </w:pPr>
      <w:r>
        <w:t>Contact-Induced Doping</w:t>
      </w:r>
    </w:p>
    <w:p w:rsidR="0031648C" w:rsidRDefault="0031648C" w:rsidP="003B6E10">
      <w:pPr>
        <w:pStyle w:val="Heading2"/>
      </w:pPr>
      <w:r>
        <w:t>Characterization of Graphene</w:t>
      </w:r>
    </w:p>
    <w:p w:rsidR="0031648C" w:rsidRDefault="0031648C" w:rsidP="008C27E2">
      <w:pPr>
        <w:pStyle w:val="Heading3"/>
      </w:pPr>
      <w:r>
        <w:t>Raman Analysis</w:t>
      </w:r>
    </w:p>
    <w:p w:rsidR="0031648C" w:rsidRDefault="0031648C" w:rsidP="008C27E2">
      <w:pPr>
        <w:pStyle w:val="Heading3"/>
      </w:pPr>
      <w:r>
        <w:t>Constant Mobility Model</w:t>
      </w:r>
    </w:p>
    <w:p w:rsidR="00643C41" w:rsidRPr="00643C41" w:rsidRDefault="00D71693" w:rsidP="00643C41">
      <w:r>
        <w:t>Transport in CVD graphene at room temperature is diffusive</w:t>
      </w:r>
      <w:r w:rsidR="00643C41">
        <w:t xml:space="preserve"> that gives bias and back-gate independent number for each device. The model gives a single number for the mobility (</w:t>
      </w:r>
      <m:oMath>
        <m:r>
          <w:rPr>
            <w:rFonts w:ascii="Cambria Math" w:hAnsi="Cambria Math"/>
          </w:rPr>
          <m:t>μ</m:t>
        </m:r>
      </m:oMath>
      <w:r w:rsidR="00643C41">
        <w:t>), Dirac point shift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643C41">
        <w:t>),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643C41">
        <w:t>), and contact resistanc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643C41">
        <w:t>). Although it is not the most accurate model, but it help when evaluating statistical data because it reports a single number per device, making statistical analysis and data reporting more consistent.</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3B6E10">
      <w:pPr>
        <w:pStyle w:val="Heading2"/>
      </w:pPr>
      <w:r>
        <w:t>Cellular Neural Networks (CNNs)</w:t>
      </w:r>
    </w:p>
    <w:p w:rsidR="00EB2546" w:rsidRDefault="00EB2546" w:rsidP="003B6E10">
      <w:pPr>
        <w:pStyle w:val="Heading2"/>
      </w:pPr>
      <w:r>
        <w:t>All-Resistance CNNs</w:t>
      </w:r>
    </w:p>
    <w:p w:rsidR="00632C08" w:rsidRDefault="00632C08" w:rsidP="003B6E10">
      <w:pPr>
        <w:pStyle w:val="Heading2"/>
      </w:pPr>
      <w:r>
        <w:t>Graphene Neurons and Synapses</w:t>
      </w:r>
    </w:p>
    <w:p w:rsidR="00E46C40" w:rsidRDefault="00E46C40" w:rsidP="003B6E10">
      <w:pPr>
        <w:pStyle w:val="Heading2"/>
      </w:pPr>
      <w:r>
        <w:t>Measurement Results</w:t>
      </w:r>
    </w:p>
    <w:p w:rsidR="00E46C40" w:rsidRPr="00E46C40" w:rsidRDefault="00E46C40" w:rsidP="003B6E10">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E46C40" w:rsidRDefault="00E46C40" w:rsidP="003B6E10">
      <w:pPr>
        <w:pStyle w:val="Heading2"/>
      </w:pPr>
      <w:r>
        <w:t>Geometric Graphene Diodes</w:t>
      </w:r>
    </w:p>
    <w:p w:rsidR="00E46C40" w:rsidRDefault="00E46C40" w:rsidP="003B6E10">
      <w:pPr>
        <w:pStyle w:val="Heading2"/>
      </w:pPr>
      <w:r>
        <w:t>Oblique Incidence Diodes</w:t>
      </w:r>
    </w:p>
    <w:p w:rsidR="002D6C6B" w:rsidRDefault="00E46C40" w:rsidP="003B6E10">
      <w:pPr>
        <w:pStyle w:val="Heading2"/>
      </w:pPr>
      <w:r>
        <w:t>Performance Limitations</w:t>
      </w:r>
    </w:p>
    <w:p w:rsidR="00E46C40" w:rsidRDefault="002D6C6B" w:rsidP="008C27E2">
      <w:pPr>
        <w:pStyle w:val="Heading3"/>
      </w:pPr>
      <w:r>
        <w:t>Lead Resistance</w:t>
      </w:r>
    </w:p>
    <w:p w:rsidR="002D6C6B" w:rsidRPr="00E46C40" w:rsidRDefault="002D6C6B" w:rsidP="008C27E2">
      <w:pPr>
        <w:pStyle w:val="Heading3"/>
      </w:pPr>
      <w:r>
        <w:t>Momentum Distribution Smearing by Scattering</w:t>
      </w:r>
    </w:p>
    <w:p w:rsidR="00E46C40" w:rsidRDefault="00E46C40" w:rsidP="003B6E10">
      <w:pPr>
        <w:pStyle w:val="Heading2"/>
      </w:pPr>
      <w:r>
        <w:t>Measurement Results</w:t>
      </w:r>
    </w:p>
    <w:p w:rsidR="002D6C6B" w:rsidRPr="002D6C6B" w:rsidRDefault="002D6C6B" w:rsidP="003B6E10">
      <w:pPr>
        <w:pStyle w:val="Heading2"/>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3B6E10">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as shown in</w:t>
      </w:r>
      <w:r w:rsidR="007F279E">
        <w:t xml:space="preserve"> </w:t>
      </w:r>
      <w:r w:rsidR="007F279E">
        <w:fldChar w:fldCharType="begin"/>
      </w:r>
      <w:r w:rsidR="007F279E">
        <w:instrText xml:space="preserve"> REF _Ref489873128 \h </w:instrText>
      </w:r>
      <w:r w:rsidR="007F279E">
        <w:fldChar w:fldCharType="separate"/>
      </w:r>
      <w:r w:rsidR="007F279E">
        <w:t xml:space="preserve">Figure </w:t>
      </w:r>
      <w:r w:rsidR="007F279E">
        <w:rPr>
          <w:noProof/>
          <w:cs/>
        </w:rPr>
        <w:t>‎</w:t>
      </w:r>
      <w:r w:rsidR="007F279E">
        <w:rPr>
          <w:noProof/>
        </w:rPr>
        <w:t>5</w:t>
      </w:r>
      <w:r w:rsidR="007F279E">
        <w:t>.</w:t>
      </w:r>
      <w:r w:rsidR="007F279E">
        <w:rPr>
          <w:noProof/>
        </w:rPr>
        <w:t>1</w:t>
      </w:r>
      <w:r w:rsidR="007F279E">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rsidR="007F279E">
        <w:t xml:space="preserve">Figure </w:t>
      </w:r>
      <w:r w:rsidR="007F279E">
        <w:rPr>
          <w:noProof/>
          <w:cs/>
        </w:rPr>
        <w:t>‎</w:t>
      </w:r>
      <w:r w:rsidR="007F279E">
        <w:rPr>
          <w:noProof/>
        </w:rPr>
        <w:t>5</w:t>
      </w:r>
      <w:r w:rsidR="007F279E">
        <w:t>.</w:t>
      </w:r>
      <w:r w:rsidR="007F279E">
        <w:rPr>
          <w:noProof/>
        </w:rPr>
        <w:t>2</w:t>
      </w:r>
      <w:r>
        <w:fldChar w:fldCharType="end"/>
      </w:r>
      <w:r>
        <w:t>.</w:t>
      </w:r>
      <w:r w:rsidR="003D0567">
        <w:t xml:space="preserve"> </w:t>
      </w:r>
      <w:r w:rsidR="005A77AB">
        <w:t>The lack of states in the dielectric energy gap translates to decaying wavefunctions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bookmarkStart w:id="0" w:name="_Ref489873128"/>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5</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1</w:t>
      </w:r>
      <w:r w:rsidR="00E417FD">
        <w:fldChar w:fldCharType="end"/>
      </w:r>
      <w:bookmarkEnd w:id="0"/>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8229CB">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496FBE">
        <w:fldChar w:fldCharType="begin"/>
      </w:r>
      <w:r w:rsidR="00496FBE">
        <w:instrText xml:space="preserve"> REF _Ref489975368 \r \h </w:instrText>
      </w:r>
      <w:r w:rsidR="00496FBE">
        <w:fldChar w:fldCharType="separate"/>
      </w:r>
      <w:r w:rsidR="00496FBE">
        <w:rPr>
          <w:cs/>
        </w:rPr>
        <w:t>‎</w:t>
      </w:r>
      <w:r w:rsidR="00496FBE">
        <w:t>5.3</w:t>
      </w:r>
      <w:r w:rsidR="00496FBE">
        <w:fldChar w:fldCharType="end"/>
      </w:r>
      <w:r w:rsidR="00B24515">
        <w:t>, but stress on the fact that it is a tunneling resistance</w:t>
      </w:r>
      <w:r w:rsidR="0063148E">
        <w:t xml:space="preserve"> whose value is very large compared to the ribbons’ resistance</w:t>
      </w:r>
      <w:r w:rsidR="00B24515">
        <w:t xml:space="preserve">; its value is limited by how </w:t>
      </w:r>
      <w:r w:rsidR="0063148E">
        <w:t>close</w:t>
      </w:r>
      <w:r w:rsidR="00B24515">
        <w:t xml:space="preserve">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1" w:name="_Ref489371196"/>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5</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2</w:t>
      </w:r>
      <w:r w:rsidR="00E417FD">
        <w:fldChar w:fldCharType="end"/>
      </w:r>
      <w:bookmarkEnd w:id="1"/>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7F279E">
        <w:t xml:space="preserve">Figure </w:t>
      </w:r>
      <w:r w:rsidR="007F279E">
        <w:rPr>
          <w:noProof/>
          <w:cs/>
        </w:rPr>
        <w:t>‎</w:t>
      </w:r>
      <w:r w:rsidR="007F279E">
        <w:rPr>
          <w:noProof/>
        </w:rPr>
        <w:t>5</w:t>
      </w:r>
      <w:r w:rsidR="007F279E">
        <w:t>.</w:t>
      </w:r>
      <w:r w:rsidR="007F279E">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2" w:name="_Ref489421109"/>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5</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3</w:t>
      </w:r>
      <w:r w:rsidR="00E417FD">
        <w:fldChar w:fldCharType="end"/>
      </w:r>
      <w:bookmarkEnd w:id="2"/>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D51D9A"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w:t>
            </w:r>
            <w:r w:rsidR="00FB52BB">
              <w:rPr>
                <w:noProof/>
              </w:rPr>
              <w:fldChar w:fldCharType="end"/>
            </w:r>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r>
        <w:rPr>
          <w:rFonts w:eastAsiaTheme="minorEastAsia"/>
        </w:rPr>
        <w:t xml:space="preserve">is provided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7F279E">
        <w:rPr>
          <w:rFonts w:eastAsiaTheme="minorEastAsia"/>
          <w:cs/>
        </w:rPr>
        <w:t>‎</w:t>
      </w:r>
      <w:r w:rsidR="007F279E">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is </w:t>
      </w:r>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can be found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7F279E">
        <w:rPr>
          <w:rFonts w:eastAsiaTheme="minorEastAsia"/>
          <w:cs/>
        </w:rPr>
        <w:t>‎</w:t>
      </w:r>
      <w:r w:rsidR="007F279E">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3" w:name="_Ref489419767"/>
          </w:p>
        </w:tc>
        <w:tc>
          <w:tcPr>
            <w:tcW w:w="3856" w:type="pct"/>
            <w:vAlign w:val="center"/>
          </w:tcPr>
          <w:p w:rsidR="00CA15D8" w:rsidRPr="00583390" w:rsidRDefault="00D51D9A"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D51D9A"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4" w:name="_Ref489713235"/>
            <w:r>
              <w:lastRenderedPageBreak/>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w:t>
            </w:r>
            <w:r w:rsidR="00FB52BB">
              <w:rPr>
                <w:noProof/>
              </w:rPr>
              <w:fldChar w:fldCharType="end"/>
            </w:r>
            <w:r>
              <w:t>)</w:t>
            </w:r>
            <w:bookmarkEnd w:id="4"/>
          </w:p>
        </w:tc>
      </w:tr>
    </w:tbl>
    <w:p w:rsidR="00015C36" w:rsidRDefault="00AF37C1" w:rsidP="00AF37C1">
      <w:r>
        <w:t xml:space="preserve">Where </w:t>
      </w:r>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3"/>
    <w:p w:rsidR="004D425E" w:rsidRDefault="004D425E" w:rsidP="003B6E10">
      <w:pPr>
        <w:pStyle w:val="Heading2"/>
      </w:pPr>
      <w:r>
        <w:t xml:space="preserve">Dependence Current Coupling Coefficient on Coupling </w:t>
      </w:r>
      <w:r w:rsidR="006B65CA">
        <w:t>Distance</w:t>
      </w:r>
    </w:p>
    <w:p w:rsidR="000F68F5" w:rsidRDefault="000F68F5" w:rsidP="000F68F5">
      <w:r>
        <w:t xml:space="preserve">Under the condition of matching load ratios,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D51D9A"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5" w:name="_Ref489713041"/>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3</w:t>
            </w:r>
            <w:r w:rsidR="00FB52BB">
              <w:rPr>
                <w:noProof/>
              </w:rPr>
              <w:fldChar w:fldCharType="end"/>
            </w:r>
            <w:r>
              <w:t>)</w:t>
            </w:r>
            <w:bookmarkEnd w:id="5"/>
          </w:p>
        </w:tc>
      </w:tr>
    </w:tbl>
    <w:p w:rsidR="000F68F5" w:rsidRDefault="000F68F5" w:rsidP="000F68F5">
      <w:r>
        <w:t xml:space="preserve">In the limiting case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7F279E">
        <w:t>(</w:t>
      </w:r>
      <w:r w:rsidR="007F279E">
        <w:rPr>
          <w:noProof/>
          <w:cs/>
        </w:rPr>
        <w:t>‎</w:t>
      </w:r>
      <w:r w:rsidR="007F279E">
        <w:rPr>
          <w:noProof/>
        </w:rPr>
        <w:t>5</w:t>
      </w:r>
      <w:r w:rsidR="007F279E">
        <w:t>.</w:t>
      </w:r>
      <w:r w:rsidR="007F279E">
        <w:rPr>
          <w:noProof/>
        </w:rPr>
        <w:t>3</w:t>
      </w:r>
      <w:r w:rsidR="007F279E">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D51D9A"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6" w:name="_Ref489713141"/>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4</w:t>
            </w:r>
            <w:r w:rsidR="00FB52BB">
              <w:rPr>
                <w:noProof/>
              </w:rPr>
              <w:fldChar w:fldCharType="end"/>
            </w:r>
            <w:r>
              <w:t>)</w:t>
            </w:r>
            <w:bookmarkEnd w:id="6"/>
          </w:p>
        </w:tc>
      </w:tr>
    </w:tbl>
    <w:p w:rsidR="000F68F5" w:rsidRDefault="000F68F5" w:rsidP="00FD0F31">
      <w:r>
        <w:t xml:space="preserve">Equations </w:t>
      </w:r>
      <w:r>
        <w:fldChar w:fldCharType="begin"/>
      </w:r>
      <w:r>
        <w:instrText xml:space="preserve"> REF _Ref489713235 \h </w:instrText>
      </w:r>
      <w:r>
        <w:fldChar w:fldCharType="separate"/>
      </w:r>
      <w:r w:rsidR="007F279E">
        <w:t>(</w:t>
      </w:r>
      <w:r w:rsidR="007F279E">
        <w:rPr>
          <w:noProof/>
          <w:cs/>
        </w:rPr>
        <w:t>‎</w:t>
      </w:r>
      <w:r w:rsidR="007F279E">
        <w:rPr>
          <w:noProof/>
        </w:rPr>
        <w:t>5</w:t>
      </w:r>
      <w:r w:rsidR="007F279E">
        <w:t>.</w:t>
      </w:r>
      <w:r w:rsidR="007F279E">
        <w:rPr>
          <w:noProof/>
        </w:rPr>
        <w:t>2</w:t>
      </w:r>
      <w:r w:rsidR="007F279E">
        <w:t>)</w:t>
      </w:r>
      <w:r>
        <w:fldChar w:fldCharType="end"/>
      </w:r>
      <w:r w:rsidR="00FD0F31">
        <w:t xml:space="preserve">, </w:t>
      </w:r>
      <w:r w:rsidR="00FD0F31">
        <w:fldChar w:fldCharType="begin"/>
      </w:r>
      <w:r w:rsidR="00FD0F31">
        <w:instrText xml:space="preserve"> REF _Ref489713041 \h </w:instrText>
      </w:r>
      <w:r w:rsidR="00FD0F31">
        <w:fldChar w:fldCharType="separate"/>
      </w:r>
      <w:r w:rsidR="007F279E">
        <w:t>(</w:t>
      </w:r>
      <w:r w:rsidR="007F279E">
        <w:rPr>
          <w:noProof/>
          <w:cs/>
        </w:rPr>
        <w:t>‎</w:t>
      </w:r>
      <w:r w:rsidR="007F279E">
        <w:rPr>
          <w:noProof/>
        </w:rPr>
        <w:t>5</w:t>
      </w:r>
      <w:r w:rsidR="007F279E">
        <w:t>.</w:t>
      </w:r>
      <w:r w:rsidR="007F279E">
        <w:rPr>
          <w:noProof/>
        </w:rPr>
        <w:t>3</w:t>
      </w:r>
      <w:r w:rsidR="007F279E">
        <w:t>)</w:t>
      </w:r>
      <w:r w:rsidR="00FD0F31">
        <w:fldChar w:fldCharType="end"/>
      </w:r>
      <w:r w:rsidR="00FD0F31">
        <w:t xml:space="preserve"> and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7F279E">
        <w:t xml:space="preserve">Figure </w:t>
      </w:r>
      <w:r w:rsidR="007F279E">
        <w:rPr>
          <w:noProof/>
          <w:cs/>
        </w:rPr>
        <w:t>‎</w:t>
      </w:r>
      <w:r w:rsidR="007F279E">
        <w:rPr>
          <w:noProof/>
        </w:rPr>
        <w:t>5</w:t>
      </w:r>
      <w:r w:rsidR="007F279E">
        <w:t>.</w:t>
      </w:r>
      <w:r w:rsidR="007F279E">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14"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5"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2B6F2F">
      <w:pPr>
        <w:pStyle w:val="Caption"/>
      </w:pPr>
      <w:r>
        <w:lastRenderedPageBreak/>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5</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4</w:t>
      </w:r>
      <w:r w:rsidR="00E417FD">
        <w:fldChar w:fldCharType="end"/>
      </w:r>
      <w:r>
        <w:t xml:space="preserve"> (a) Spatial variation of the current and (b) Spatial variation of the voltage across a balanced coupler. The simulations were performed using SPICE over a discretized model comprised of 1000 sections.</w:t>
      </w:r>
    </w:p>
    <w:p w:rsidR="005012EA" w:rsidRDefault="005012EA" w:rsidP="003B6E10">
      <w:pPr>
        <w:pStyle w:val="Heading2"/>
      </w:pPr>
      <w:bookmarkStart w:id="7" w:name="_Ref489975368"/>
      <w:r>
        <w:t>Estimation of the tunneling resistance</w:t>
      </w:r>
      <w:bookmarkEnd w:id="7"/>
    </w:p>
    <w:p w:rsidR="005012EA" w:rsidRDefault="005012EA" w:rsidP="005012EA">
      <w:r>
        <w:t xml:space="preserve">The tunneling resistance can be estimated using the Bardeen Hamiltonian approach as in other Graphene-Insulator-Graphene junctions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The tunneling current evaluated using the Bardeen Transfer Hamiltonian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5</w:t>
            </w:r>
            <w:r w:rsidR="00FB52BB">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51D9A"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6</w:t>
            </w:r>
            <w:r w:rsidR="00FB52BB">
              <w:rPr>
                <w:noProof/>
              </w:rPr>
              <w:fldChar w:fldCharType="end"/>
            </w:r>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51D9A"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7F279E">
            <w:pPr>
              <w:jc w:val="right"/>
              <w:rPr>
                <w:rFonts w:eastAsiaTheme="minorEastAsia"/>
              </w:rPr>
            </w:pPr>
            <w:bookmarkStart w:id="8" w:name="_Ref489744879"/>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7</w:t>
            </w:r>
            <w:r w:rsidR="00FB52BB">
              <w:rPr>
                <w:noProof/>
              </w:rPr>
              <w:fldChar w:fldCharType="end"/>
            </w:r>
            <w:r>
              <w:t>)</w:t>
            </w:r>
            <w:bookmarkEnd w:id="8"/>
          </w:p>
        </w:tc>
      </w:tr>
    </w:tbl>
    <w:p w:rsidR="005012EA" w:rsidRDefault="005012EA" w:rsidP="005012EA">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avefunctions,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and </w:t>
      </w:r>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is shown in </w:t>
      </w:r>
      <w:r>
        <w:fldChar w:fldCharType="begin"/>
      </w:r>
      <w:r>
        <w:instrText xml:space="preserve"> REF _Ref489743942 \h </w:instrText>
      </w:r>
      <w:r>
        <w:fldChar w:fldCharType="separate"/>
      </w:r>
      <w:r w:rsidR="007F279E">
        <w:t xml:space="preserve">Figure </w:t>
      </w:r>
      <w:r w:rsidR="007F279E">
        <w:rPr>
          <w:noProof/>
          <w:cs/>
        </w:rPr>
        <w:t>‎</w:t>
      </w:r>
      <w:r w:rsidR="007F279E">
        <w:rPr>
          <w:noProof/>
        </w:rPr>
        <w:t>5</w:t>
      </w:r>
      <w:r w:rsidR="007F279E">
        <w:t>.</w:t>
      </w:r>
      <w:r w:rsidR="007F279E">
        <w:rPr>
          <w:noProof/>
        </w:rPr>
        <w:t>5</w:t>
      </w:r>
      <w:r>
        <w:fldChar w:fldCharType="end"/>
      </w:r>
      <w:r>
        <w:t xml:space="preserve">. The edge roughness standard deviation is 3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rsidR="007F279E">
        <w:t>(</w:t>
      </w:r>
      <w:r w:rsidR="007F279E">
        <w:rPr>
          <w:noProof/>
          <w:cs/>
        </w:rPr>
        <w:t>‎</w:t>
      </w:r>
      <w:r w:rsidR="007F279E">
        <w:rPr>
          <w:noProof/>
        </w:rPr>
        <w:t>E</w:t>
      </w:r>
      <w:r w:rsidR="007F279E">
        <w:t>.</w:t>
      </w:r>
      <w:r w:rsidR="007F279E">
        <w:rPr>
          <w:noProof/>
        </w:rPr>
        <w:t>1</w:t>
      </w:r>
      <w:r w:rsidR="007F279E">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7F279E">
        <w:tc>
          <w:tcPr>
            <w:tcW w:w="4675" w:type="dxa"/>
          </w:tcPr>
          <w:p w:rsidR="005012EA" w:rsidRDefault="005012EA" w:rsidP="007F279E">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7F279E">
            <w:pPr>
              <w:ind w:firstLine="0"/>
              <w:jc w:val="center"/>
            </w:pPr>
            <w:r>
              <w:t>(a)</w:t>
            </w:r>
          </w:p>
        </w:tc>
        <w:tc>
          <w:tcPr>
            <w:tcW w:w="4675" w:type="dxa"/>
          </w:tcPr>
          <w:p w:rsidR="005012EA" w:rsidRDefault="005012EA" w:rsidP="007F279E">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12EA">
      <w:pPr>
        <w:pStyle w:val="Caption"/>
      </w:pPr>
      <w:bookmarkStart w:id="9" w:name="_Ref489743942"/>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5</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5</w:t>
      </w:r>
      <w:r w:rsidR="00E417FD">
        <w:fldChar w:fldCharType="end"/>
      </w:r>
      <w:bookmarkEnd w:id="9"/>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51D9A" w:rsidP="007F279E">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8</w:t>
            </w:r>
            <w:r w:rsidR="00FB52BB">
              <w:rPr>
                <w:noProof/>
              </w:rPr>
              <w:fldChar w:fldCharType="end"/>
            </w:r>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direction. </w:t>
      </w:r>
    </w:p>
    <w:p w:rsidR="005012EA" w:rsidRDefault="005012EA" w:rsidP="005012EA">
      <w:r>
        <w:t>3) The two branches of the coupler are fabricated from a single CVD graphene sheet over SiO</w:t>
      </w:r>
      <w:r w:rsidRPr="00BB3A9B">
        <w:rPr>
          <w:vertAlign w:val="subscript"/>
        </w:rPr>
        <w:t>2</w:t>
      </w:r>
      <w:r>
        <w:t xml:space="preserve"> with a single common back gate. Since the devices are in close proximity, their Fermi level should be closely aligned.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4) The region between the two branches of the coupler is typically composed of an oxide. The effective mass of the oxide should be taken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can be neglected.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r>
        <w:lastRenderedPageBreak/>
        <w:t>Taking the above points into consideration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5012EA" w:rsidP="007F279E">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7F279E">
            <w:pPr>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9</w:t>
            </w:r>
            <w:r w:rsidR="00FB52BB">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xml:space="preserve">), and V is the applied voltage. Equation </w:t>
      </w:r>
      <w:r>
        <w:fldChar w:fldCharType="begin"/>
      </w:r>
      <w:r>
        <w:instrText xml:space="preserve"> REF _Ref489713141 \h </w:instrText>
      </w:r>
      <w:r>
        <w:fldChar w:fldCharType="separate"/>
      </w:r>
      <w:r w:rsidR="007F279E">
        <w:t>(</w:t>
      </w:r>
      <w:r w:rsidR="007F279E">
        <w:rPr>
          <w:noProof/>
          <w:cs/>
        </w:rPr>
        <w:t>‎</w:t>
      </w:r>
      <w:r w:rsidR="007F279E">
        <w:rPr>
          <w:noProof/>
        </w:rPr>
        <w:t>5</w:t>
      </w:r>
      <w:r w:rsidR="007F279E">
        <w:t>.</w:t>
      </w:r>
      <w:r w:rsidR="007F279E">
        <w:rPr>
          <w:noProof/>
        </w:rPr>
        <w:t>4</w:t>
      </w:r>
      <w:r w:rsidR="007F279E">
        <w:t>)</w:t>
      </w:r>
      <w:r>
        <w:fldChar w:fldCharType="end"/>
      </w:r>
      <w:r>
        <w:t xml:space="preserve"> yields the tunneling current per unit length of the ribbons in the low field transport regime. The conductance per unit length of the ribbon is thu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120"/>
        <w:gridCol w:w="1156"/>
      </w:tblGrid>
      <w:tr w:rsidR="005012EA" w:rsidTr="007F279E">
        <w:tc>
          <w:tcPr>
            <w:tcW w:w="544" w:type="pct"/>
            <w:vAlign w:val="center"/>
          </w:tcPr>
          <w:p w:rsidR="005012EA" w:rsidRDefault="005012EA" w:rsidP="007F279E">
            <w:pPr>
              <w:jc w:val="center"/>
              <w:rPr>
                <w:rFonts w:eastAsiaTheme="minorEastAsia"/>
              </w:rPr>
            </w:pPr>
          </w:p>
        </w:tc>
        <w:tc>
          <w:tcPr>
            <w:tcW w:w="3855" w:type="pct"/>
            <w:vAlign w:val="center"/>
          </w:tcPr>
          <w:p w:rsidR="005012EA" w:rsidRDefault="00D51D9A" w:rsidP="007F279E">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7F279E">
            <w:pPr>
              <w:jc w:val="right"/>
              <w:rPr>
                <w:rFonts w:eastAsiaTheme="minorEastAsia"/>
              </w:rPr>
            </w:pPr>
            <w:bookmarkStart w:id="10" w:name="_Ref489822567"/>
            <w:r>
              <w:t>(</w:t>
            </w:r>
            <w:r w:rsidR="00FB52BB">
              <w:fldChar w:fldCharType="begin"/>
            </w:r>
            <w:r w:rsidR="00FB52BB">
              <w:instrText xml:space="preserve"> STYLEREF 1 \s </w:instrText>
            </w:r>
            <w:r w:rsidR="00FB52BB">
              <w:fldChar w:fldCharType="separate"/>
            </w:r>
            <w:r w:rsidR="007F279E">
              <w:rPr>
                <w:noProof/>
                <w:cs/>
              </w:rPr>
              <w:t>‎</w:t>
            </w:r>
            <w:r w:rsidR="007F279E">
              <w:rPr>
                <w:noProof/>
              </w:rPr>
              <w:t>5</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0</w:t>
            </w:r>
            <w:r w:rsidR="00FB52BB">
              <w:rPr>
                <w:noProof/>
              </w:rPr>
              <w:fldChar w:fldCharType="end"/>
            </w:r>
            <w:r>
              <w:t>)</w:t>
            </w:r>
            <w:bookmarkEnd w:id="10"/>
          </w:p>
        </w:tc>
      </w:tr>
    </w:tbl>
    <w:p w:rsidR="005012EA" w:rsidRDefault="005012EA" w:rsidP="005012EA">
      <w:r>
        <w:t xml:space="preserve">Evaluating Equation </w:t>
      </w:r>
      <w:r>
        <w:fldChar w:fldCharType="begin"/>
      </w:r>
      <w:r>
        <w:instrText xml:space="preserve"> REF _Ref489822567 \h </w:instrText>
      </w:r>
      <w:r>
        <w:fldChar w:fldCharType="separate"/>
      </w:r>
      <w:r w:rsidR="007F279E">
        <w:t>(</w:t>
      </w:r>
      <w:r w:rsidR="007F279E">
        <w:rPr>
          <w:noProof/>
          <w:cs/>
        </w:rPr>
        <w:t>‎</w:t>
      </w:r>
      <w:r w:rsidR="007F279E">
        <w:rPr>
          <w:noProof/>
        </w:rPr>
        <w:t>5</w:t>
      </w:r>
      <w:r w:rsidR="007F279E">
        <w:t>.</w:t>
      </w:r>
      <w:r w:rsidR="007F279E">
        <w:rPr>
          <w:noProof/>
        </w:rPr>
        <w:t>10</w:t>
      </w:r>
      <w:r w:rsidR="007F279E">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rsidR="007F279E">
        <w:t xml:space="preserve">Figure </w:t>
      </w:r>
      <w:r w:rsidR="007F279E">
        <w:rPr>
          <w:noProof/>
          <w:cs/>
        </w:rPr>
        <w:t>‎</w:t>
      </w:r>
      <w:r w:rsidR="007F279E">
        <w:rPr>
          <w:noProof/>
        </w:rPr>
        <w:t>5</w:t>
      </w:r>
      <w:r w:rsidR="007F279E">
        <w:t>.</w:t>
      </w:r>
      <w:r w:rsidR="007F279E">
        <w:rPr>
          <w:noProof/>
        </w:rPr>
        <w:t>6</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7F279E">
        <w:tc>
          <w:tcPr>
            <w:tcW w:w="4675" w:type="dxa"/>
            <w:vAlign w:val="bottom"/>
          </w:tcPr>
          <w:p w:rsidR="005012EA" w:rsidRDefault="005012EA" w:rsidP="007F279E">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18"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7F279E">
            <w:pPr>
              <w:ind w:firstLine="0"/>
              <w:jc w:val="center"/>
            </w:pPr>
            <w:r>
              <w:t>(a)</w:t>
            </w:r>
          </w:p>
        </w:tc>
        <w:tc>
          <w:tcPr>
            <w:tcW w:w="4675" w:type="dxa"/>
            <w:vAlign w:val="bottom"/>
          </w:tcPr>
          <w:p w:rsidR="005012EA" w:rsidRDefault="005012EA" w:rsidP="007F279E">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7F279E">
            <w:pPr>
              <w:keepNext/>
              <w:ind w:firstLine="0"/>
              <w:jc w:val="center"/>
            </w:pPr>
            <w:r>
              <w:t>(b)</w:t>
            </w:r>
          </w:p>
        </w:tc>
      </w:tr>
    </w:tbl>
    <w:p w:rsidR="005012EA" w:rsidRDefault="005012EA" w:rsidP="005012EA">
      <w:pPr>
        <w:pStyle w:val="Caption"/>
      </w:pPr>
      <w:bookmarkStart w:id="11" w:name="_Ref489828137"/>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5</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6</w:t>
      </w:r>
      <w:r w:rsidR="00E417FD">
        <w:fldChar w:fldCharType="end"/>
      </w:r>
      <w:bookmarkEnd w:id="11"/>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while varying the Fermi level from 0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nS/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3B6E10">
      <w:pPr>
        <w:pStyle w:val="Heading2"/>
      </w:pPr>
      <w:r>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5 nm laterally. However, </w:t>
      </w:r>
      <w:r w:rsidR="00E47B79">
        <w:t xml:space="preserve">care should be taken when </w:t>
      </w:r>
      <w:r w:rsidR="00FE3F96">
        <w:t xml:space="preserve">discussing the </w:t>
      </w:r>
      <w:r w:rsidR="00FE3F96">
        <w:lastRenderedPageBreak/>
        <w:t xml:space="preserve">limits on </w:t>
      </w:r>
      <w:r>
        <w:t>stacking graphene interconnects</w:t>
      </w:r>
      <w:r w:rsidR="00E47B79">
        <w:t xml:space="preserve"> </w:t>
      </w:r>
      <w:r w:rsidR="00E47B79">
        <w:fldChar w:fldCharType="begin" w:fldLock="1"/>
      </w:r>
      <w:r w:rsidR="00AF48CC">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1], [13]\u2013[17], [20], [21]", "plainTextFormattedCitation" : "[11], [13]\u2013[17], [20], [21]", "previouslyFormattedCitation" : "[11], [13]\u2013[17], [20], [21]" }, "properties" : { "noteIndex" : 0 }, "schema" : "https://github.com/citation-style-language/schema/raw/master/csl-citation.json" }</w:instrText>
      </w:r>
      <w:r w:rsidR="00E47B79">
        <w:fldChar w:fldCharType="separate"/>
      </w:r>
      <w:r w:rsidR="00E47B79" w:rsidRPr="00E47B79">
        <w:rPr>
          <w:noProof/>
        </w:rPr>
        <w:t>[11], [13]–[17], [20], [2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rsidR="00E47B79">
        <w:fldChar w:fldCharType="separate"/>
      </w:r>
      <w:r w:rsidR="00E47B79" w:rsidRPr="008229CB">
        <w:rPr>
          <w:noProof/>
        </w:rPr>
        <w:t>[18], [19]</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and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should be carefully chosen to prevent resonant tunneling</w:t>
      </w:r>
      <w:r w:rsidR="002746DB">
        <w:t xml:space="preserve"> as long as they carry independent signals</w:t>
      </w:r>
      <w:r>
        <w:t>.</w:t>
      </w:r>
      <w:r w:rsidR="00B90F97">
        <w:t xml:space="preserve"> </w:t>
      </w:r>
    </w:p>
    <w:p w:rsidR="004D425E" w:rsidRDefault="004D425E" w:rsidP="003B6E10">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below 5 n</w:t>
      </w:r>
      <w:r w:rsidR="00A92BD2">
        <w:t>m</w:t>
      </w:r>
      <w:r>
        <w:t xml:space="preserve">. However, care should be taken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BA45DC" w:rsidRPr="00BA45DC" w:rsidRDefault="00BA45DC" w:rsidP="00BA45DC">
      <w:r>
        <w:t>The performance of graphene FETs and devices is hampered by numerous technological limitations. In this chapter, we discuss the technological limitations limiting the electrical performance of graphene FETs. We focus on electrical and thermal</w:t>
      </w:r>
      <w:r w:rsidR="0060795C">
        <w:t xml:space="preserve"> interface</w:t>
      </w:r>
      <w:r>
        <w:t xml:space="preserve"> contact resistance, the evolution of stres</w:t>
      </w:r>
      <w:r w:rsidR="00FC5BEA">
        <w:t>s in dual-gated graphene FETs, and the impact of photoresist chemistry, specifically metal-ion content, on the performance of graphene FETs.</w:t>
      </w:r>
    </w:p>
    <w:p w:rsidR="008F62A8" w:rsidRDefault="008F62A8" w:rsidP="003B6E10">
      <w:pPr>
        <w:pStyle w:val="Heading2"/>
      </w:pPr>
      <w:r>
        <w:t>Contact Engineering</w:t>
      </w:r>
    </w:p>
    <w:p w:rsidR="00AF48CC" w:rsidRDefault="00AF48CC" w:rsidP="00BB34F2">
      <w:r>
        <w:t xml:space="preserve">Graphene FET architectures typically utilize top contacts to graphene sheets as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t>. Although not as good as edge contacts</w:t>
      </w:r>
      <w:r>
        <w:fldChar w:fldCharType="begin" w:fldLock="1"/>
      </w:r>
      <w:r w:rsidR="00296947">
        <w:instrText>ADDIN CSL_CITATION { "citationItems" : [ { "id" : "ITEM-1", "itemData" : { "DOI" : "10.1126/science.1244358", "ISSN" : "1095-9203", "PMID" : "24179223", "abstract" : "Heterostructures based on layering of two-dimensional (2D) materials such as graphene and hexagonal boron nitride represent a new class of electronic devices. Realizing this potential, however, depends critically on the ability to make high-quality electrical contact. Here, we report a contact geometry in which we metalize only the 1D edge of a 2D graphene layer. In addition to outperforming conventional surface contacts, the edge-contact geometry allows a complete separation of the layer assembly and contact metallization processes. In graphene heterostructures, this enables high electronic performance, including low-temperature ballistic transport over distances longer than 15 micrometers, and room-temperature mobility comparable to the theoretical phonon-scattering limit. The edge-contact geometry provides new design possibilities for multilayered structures of complimentary 2D materials.", "author" : [ { "dropping-particle" : "", "family" : "Wang", "given" : "L", "non-dropping-particle" : "", "parse-names" : false, "suffix" : "" }, { "dropping-particle" : "", "family" : "Meric", "given" : "I", "non-dropping-particle" : "", "parse-names" : false, "suffix" : "" }, { "dropping-particle" : "", "family" : "Huang", "given" : "P Y", "non-dropping-particle" : "", "parse-names" : false, "suffix" : "" }, { "dropping-particle" : "", "family" : "Gao", "given" : "Q", "non-dropping-particle" : "", "parse-names" : false, "suffix" : "" }, { "dropping-particle" : "", "family" : "Gao", "given" : "Y", "non-dropping-particle" : "", "parse-names" : false, "suffix" : "" }, { "dropping-particle" : "", "family" : "Tran", "given" : "H", "non-dropping-particle" : "", "parse-names" : false, "suffix" : "" }, { "dropping-particle" : "", "family" : "Taniguchi", "given" : "T", "non-dropping-particle" : "", "parse-names" : false, "suffix" : "" }, { "dropping-particle" : "", "family" : "Watanabe", "given" : "K", "non-dropping-particle" : "", "parse-names" : false, "suffix" : "" }, { "dropping-particle" : "", "family" : "Campos", "given" : "L M", "non-dropping-particle" : "", "parse-names" : false, "suffix" : "" }, { "dropping-particle" : "", "family" : "Muller", "given" : "D a", "non-dropping-particle" : "", "parse-names" : false, "suffix" : "" }, { "dropping-particle" : "", "family" : "Guo", "given" : "J", "non-dropping-particle" : "", "parse-names" : false, "suffix" : "" }, { "dropping-particle" : "", "family" : "Kim", "given" : "P", "non-dropping-particle" : "", "parse-names" : false, "suffix" : "" }, { "dropping-particle" : "", "family" : "Hone", "given" : "J", "non-dropping-particle" : "", "parse-names" : false, "suffix" : "" }, { "dropping-particle" : "", "family" : "Shepard", "given" : "K L", "non-dropping-particle" : "", "parse-names" : false, "suffix" : "" }, { "dropping-particle" : "", "family" : "Dean", "given" : "C R", "non-dropping-particle" : "", "parse-names" : false, "suffix" : "" } ], "container-title" : "Science (New York, N.Y.)", "id" : "ITEM-1", "issue" : "6158", "issued" : { "date-parts" : [ [ "2013", "11", "1" ] ] }, "page" : "614-7", "title" : "One-dimensional electrical contact to a two-dimensional material.", "type" : "article-journal", "volume" : "342" }, "uris" : [ "http://www.mendeley.com/documents/?uuid=789f43a4-041d-4ed2-accf-b2b9d0136f93" ] } ], "mendeley" : { "formattedCitation" : "[22]", "plainTextFormattedCitation" : "[22]", "previouslyFormattedCitation" : "[22]" }, "properties" : { "noteIndex" : 0 }, "schema" : "https://github.com/citation-style-language/schema/raw/master/csl-citation.json" }</w:instrText>
      </w:r>
      <w:r>
        <w:fldChar w:fldCharType="separate"/>
      </w:r>
      <w:r w:rsidRPr="00AF48CC">
        <w:rPr>
          <w:noProof/>
        </w:rPr>
        <w:t>[22]</w:t>
      </w:r>
      <w:r>
        <w:fldChar w:fldCharType="end"/>
      </w:r>
      <w:r>
        <w:t>, they are simpler to fabricate. Contacts play an important role in the device’s performance. In this section, we discuss the current limitations in terms of electrical contact resistance and thermal interfac</w:t>
      </w:r>
      <w:r w:rsidR="00197F0B">
        <w:t xml:space="preserve">e </w:t>
      </w:r>
      <w:r w:rsidR="0060795C">
        <w:t>resistance</w:t>
      </w:r>
      <w:r w:rsidR="00197F0B">
        <w:t xml:space="preserve"> of </w:t>
      </w:r>
      <w:r w:rsidR="00BB34F2">
        <w:t>metal-graphene contacts</w:t>
      </w:r>
      <w:r w:rsidR="00034C0B">
        <w:t>, and how they affect the performance of a graphene F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642"/>
      </w:tblGrid>
      <w:tr w:rsidR="008A5E66" w:rsidTr="008A5E66">
        <w:tc>
          <w:tcPr>
            <w:tcW w:w="4675" w:type="dxa"/>
            <w:vAlign w:val="bottom"/>
          </w:tcPr>
          <w:p w:rsidR="008A5E66" w:rsidRDefault="008A5E66" w:rsidP="008A5E66">
            <w:pPr>
              <w:ind w:firstLine="0"/>
              <w:jc w:val="center"/>
            </w:pPr>
            <w:r>
              <w:rPr>
                <w:noProof/>
              </w:rPr>
              <w:drawing>
                <wp:inline distT="0" distB="0" distL="0" distR="0" wp14:anchorId="24D3FF5E" wp14:editId="73F891C9">
                  <wp:extent cx="2859200" cy="121470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9200" cy="1214708"/>
                          </a:xfrm>
                          <a:prstGeom prst="rect">
                            <a:avLst/>
                          </a:prstGeom>
                        </pic:spPr>
                      </pic:pic>
                    </a:graphicData>
                  </a:graphic>
                </wp:inline>
              </w:drawing>
            </w:r>
          </w:p>
          <w:p w:rsidR="008A5E66" w:rsidRDefault="008A5E66" w:rsidP="008A5E66">
            <w:pPr>
              <w:ind w:firstLine="0"/>
              <w:jc w:val="center"/>
            </w:pPr>
            <w:r>
              <w:t>(a)</w:t>
            </w:r>
          </w:p>
        </w:tc>
        <w:tc>
          <w:tcPr>
            <w:tcW w:w="4675" w:type="dxa"/>
            <w:vAlign w:val="bottom"/>
          </w:tcPr>
          <w:p w:rsidR="008A5E66" w:rsidRDefault="008A5E66" w:rsidP="008A5E66">
            <w:pPr>
              <w:ind w:firstLine="0"/>
              <w:jc w:val="center"/>
            </w:pPr>
            <w:r>
              <w:rPr>
                <w:noProof/>
              </w:rPr>
              <w:drawing>
                <wp:inline distT="0" distB="0" distL="0" distR="0" wp14:anchorId="21FDC7A7" wp14:editId="1FE1206B">
                  <wp:extent cx="2716669" cy="1266269"/>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16669" cy="1266269"/>
                          </a:xfrm>
                          <a:prstGeom prst="rect">
                            <a:avLst/>
                          </a:prstGeom>
                        </pic:spPr>
                      </pic:pic>
                    </a:graphicData>
                  </a:graphic>
                </wp:inline>
              </w:drawing>
            </w:r>
          </w:p>
          <w:p w:rsidR="008A5E66" w:rsidRDefault="008A5E66" w:rsidP="008A5E66">
            <w:pPr>
              <w:keepNext/>
              <w:ind w:firstLine="0"/>
              <w:jc w:val="center"/>
            </w:pPr>
            <w:r>
              <w:t>(b)</w:t>
            </w:r>
          </w:p>
        </w:tc>
      </w:tr>
    </w:tbl>
    <w:p w:rsidR="008A5E66" w:rsidRPr="00AF48CC" w:rsidRDefault="008A5E66" w:rsidP="008A5E66">
      <w:pPr>
        <w:pStyle w:val="Caption"/>
      </w:pPr>
      <w:bookmarkStart w:id="12" w:name="_Ref489901797"/>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1</w:t>
      </w:r>
      <w:r w:rsidR="00E417FD">
        <w:fldChar w:fldCharType="end"/>
      </w:r>
      <w:bookmarkEnd w:id="12"/>
      <w:r>
        <w:t xml:space="preserve"> (a) False Color SEM image, and (b) Cross-Section of a typical graphene FET. The top gate oxide is used to passivate the device against environmental effects when used </w:t>
      </w:r>
      <w:r w:rsidR="000146B7">
        <w:t xml:space="preserve">or measured </w:t>
      </w:r>
      <w:r>
        <w:t>in air.</w:t>
      </w:r>
    </w:p>
    <w:p w:rsidR="008F62A8" w:rsidRDefault="008F62A8" w:rsidP="008C27E2">
      <w:pPr>
        <w:pStyle w:val="Heading3"/>
      </w:pPr>
      <w:r>
        <w:t>Electrical Resistance</w:t>
      </w:r>
    </w:p>
    <w:p w:rsidR="00296947" w:rsidRDefault="00296947" w:rsidP="00051E7B">
      <w:r>
        <w:t xml:space="preserve">Electrical contact resistance between metal and graphene has been studied extensively. Different </w:t>
      </w:r>
      <w:r w:rsidR="00D3667D">
        <w:t xml:space="preserve">contact </w:t>
      </w:r>
      <w:r>
        <w:t>models differ in the complexity and accuracy</w:t>
      </w:r>
      <w:r w:rsidR="00D3667D">
        <w:fldChar w:fldCharType="begin" w:fldLock="1"/>
      </w:r>
      <w:r w:rsidR="008B3B1F">
        <w:instrText>ADDIN CSL_CITATION { "citationItems" : [ { "id" : "ITEM-1", "itemData" : { "DOI" : "10.1088/0957-4484/26/40/405706", "ISSN" : "0957-4484", "author" : [ { "dropping-particle" : "", "family" : "Wang", "given" : "Shaoqing", "non-dropping-particle" : "", "parse-names" : false, "suffix" : "" }, { "dropping-particle" : "", "family" : "Mao", "given" : "Dacheng", "non-dropping-particle" : "", "parse-names" : false, "suffix" : "" }, { "dropping-particle" : "", "family" : "Jin", "given" : "Zhi", "non-dropping-particle" : "", "parse-names" : false, "suffix" : "" }, { "dropping-particle" : "", "family" : "Peng", "given" : "Songang", "non-dropping-particle" : "", "parse-names" : false, "suffix" : "" }, { "dropping-particle" : "", "family" : "Zhang", "given" : "Dayong", "non-dropping-particle" : "", "parse-names" : false, "suffix" : "" }, { "dropping-particle" : "", "family" : "Shi", "given" : "Jingyuan", "non-dropping-particle" : "", "parse-names" : false, "suffix" : "" }, { "dropping-particle" : "", "family" : "Wang", "given" : "Xuanyun", "non-dropping-particle" : "", "parse-names" : false, "suffix" : "" } ], "container-title" : "Nanotechnology", "id" : "ITEM-1", "issue" : "40", "issued" : { "date-parts" : [ [ "2015" ] ] }, "page" : "405706", "publisher" : "IOP Publishing", "title" : "A more reliable measurement method for metal/graphene contact resistance", "type" : "article-journal", "volume" : "26" }, "uris" : [ "http://www.mendeley.com/documents/?uuid=ab18ca95-26da-49ac-96be-40e067f9c3be" ] }, { "id" : "ITEM-2", "itemData" : { "DOI" : "10.1088/2053-1583/2/2/025006", "ISSN" : "2053-1583", "author" : [ { "dropping-particle" : "", "family" : "Chaves", "given" : "Ferney a", "non-dropping-particle" : "", "parse-names" : false, "suffix" : "" }, { "dropping-particle" : "", "family" : "Jim\u00e9nez", "given" : "David", "non-dropping-particle" : "", "parse-names" : false, "suffix" : "" }, { "dropping-particle" : "", "family" : "Sagade", "given" : "Abhay a", "non-dropping-particle" : "", "parse-names" : false, "suffix" : "" }, { "dropping-particle" : "", "family" : "Kim", "given" : "Wonjae", "non-dropping-particle" : "", "parse-names" : false, "suffix" : "" }, { "dropping-particle" : "", "family" : "Riikonen", "given" : "Juha", "non-dropping-particle" : "", "parse-names" : false, "suffix" : "" }, { "dropping-particle" : "", "family" : "Lipsanen", "given" : "Harri", "non-dropping-particle" : "", "parse-names" : false, "suffix" : "" }, { "dropping-particle" : "", "family" : "Neumaier", "given" : "Daniel", "non-dropping-particle" : "", "parse-names" : false, "suffix" : "" } ], "container-title" : "2D Materials", "id" : "ITEM-2", "issue" : "2", "issued" : { "date-parts" : [ [ "2015", "5", "12" ] ] }, "page" : "025006", "publisher" : "IOP Publishing", "title" : "A physics-based model of gate-tunable metal\u2013graphene contact resistance benchmarked against experimental data", "type" : "article-journal", "volume" : "2" }, "uris" : [ "http://www.mendeley.com/documents/?uuid=77e1dd9d-088f-4080-8df8-63bd8e513f66"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4",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5",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5", "issue" : "8", "issued" : { "date-parts" : [ [ "2015" ] ] }, "page" : "083107", "title" : "Competitive interfacial charge transfer to graphene from the electrode contacts and surface adsorbates", "type" : "article-journal", "volume" : "106" }, "uris" : [ "http://www.mendeley.com/documents/?uuid=d8e0727a-77da-4dd7-adc5-4ce7d8fe80e4" ] }, { "id" : "ITEM-6", "itemData" : { "DOI" : "10.1063/1.3691629", "ISBN" : "0003-6951", "ISSN" : "00036951", "abstract" : "A study is performed on the contact length scaling in graphene field effect transistors. When the contact length (LC) is below the transfer length (LT), both transconductance and on-current increase rapidly with LC due to the strengthened carrier injection. Over the transfer length, the transconductance keeps increasing prominently before coming to a saturation. A possible explanation is that larger contact length would induce deeper doping in graphene, and the nonlinear screening of metal-induced charge could modify the potential barrier, which subsequently adjusts the contact resistance and transconductance. In principle, the electron-hole asymmetry can be tuned via altering the contact lengths", "author" : [ { "dropping-particle" : "", "family" : "Xu", "given" : "Haitao", "non-dropping-particle" : "", "parse-names" : false, "suffix" : "" }, { "dropping-particle" : "", "family" : "Wang", "given" : "Sheng", "non-dropping-particle" : "", "parse-names" : false, "suffix" : "" }, { "dropping-particle" : "", "family" : "Zhang", "given" : "Zhiyong", "non-dropping-particle" : "", "parse-names" : false, "suffix" : "" }, { "dropping-particle" : "", "family" : "Wang", "given" : "Zhenxing", "non-dropping-particle" : "", "parse-names" : false, "suffix" : "" }, { "dropping-particle" : "", "family" : "Xu", "given" : "Huilong", "non-dropping-particle" : "", "parse-names" : false, "suffix" : "" }, { "dropping-particle" : "", "family" : "Peng", "given" : "Lian Mao", "non-dropping-particle" : "", "parse-names" : false, "suffix" : "" } ], "container-title" : "Applied Physics Letters", "id" : "ITEM-6", "issue" : "10", "issued" : { "date-parts" : [ [ "2012" ] ] }, "title" : "Contact length scaling in graphene field-effect transistors", "type" : "article-journal", "volume" : "100" }, "uris" : [ "http://www.mendeley.com/documents/?uuid=d24005db-94e7-41a6-9c8e-971c68453aa6"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8",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9",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9", "issue" : "3", "issued" : { "date-parts" : [ [ "2011" ] ] }, "page" : "032107", "title" : "Contact resistance in top-gated graphene field-effect transistors", "type" : "article-journal", "volume" : "99" }, "uris" : [ "http://www.mendeley.com/documents/?uuid=5647d911-0e14-4403-b0ea-7666c6d156bd" ] }, { "id" : "ITEM-10",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10", "issue" : "12", "issued" : { "date-parts" : [ [ "2015", "11", "20" ] ] }, "page" : "1195-1205", "publisher" : "Nature Publishing Group", "title" : "Electrical contacts to two-dimensional semiconductors", "type" : "article-journal", "volume" : "14" }, "uris" : [ "http://www.mendeley.com/documents/?uuid=f9d3948b-2c68-4fa4-a2eb-13c3809bcd62"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12", "issued" : { "date-parts" : [ [ "2011", "12" ] ] }, "page" : "2.4.1-2.4.4", "publisher" : "Ieee", "title" : "Is graphene contacting with metal still graphene?", "type" : "article-journal", "volume" : "5" }, "uris" : [ "http://www.mendeley.com/documents/?uuid=65cd0c73-599b-44d9-a7ba-55cbdcfce8e3" ] }, { "id" : "ITEM-13",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13",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14",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4", "issue" : "10", "issued" : { "date-parts" : [ [ "2016" ] ] }, "page" : "105301", "title" : "The nature of graphene\u2013metal bonding probed by Raman spectroscopy: the special case of cobalt", "type" : "article-journal", "volume" : "49" }, "uris" : [ "http://www.mendeley.com/documents/?uuid=319333c2-ec51-4d6e-b23a-acaa230eae77" ] }, { "id" : "ITEM-1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mendeley" : { "formattedCitation" : "[23]\u2013[37]", "plainTextFormattedCitation" : "[23]\u2013[37]", "previouslyFormattedCitation" : "[23]\u2013[37]" }, "properties" : { "noteIndex" : 0 }, "schema" : "https://github.com/citation-style-language/schema/raw/master/csl-citation.json" }</w:instrText>
      </w:r>
      <w:r w:rsidR="00D3667D">
        <w:fldChar w:fldCharType="separate"/>
      </w:r>
      <w:r w:rsidR="00D3667D" w:rsidRPr="00D3667D">
        <w:rPr>
          <w:noProof/>
        </w:rPr>
        <w:t>[23]–[37]</w:t>
      </w:r>
      <w:r w:rsidR="00D3667D">
        <w:fldChar w:fldCharType="end"/>
      </w:r>
      <w:r>
        <w:t>. Experimental measurements of contact resistance to graphene are marred by many non-idealities, such as low adhesion of the contact metal to graphene, and a perceived negative contact resistance due to the metal contact doping the graphene region around it</w:t>
      </w:r>
      <w:r w:rsidR="00C07D0F">
        <w:fldChar w:fldCharType="begin" w:fldLock="1"/>
      </w:r>
      <w:r w:rsidR="00C07D0F">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38]", "plainTextFormattedCitation" : "[38]", "previouslyFormattedCitation" : "[38]" }, "properties" : { "noteIndex" : 0 }, "schema" : "https://github.com/citation-style-language/schema/raw/master/csl-citation.json" }</w:instrText>
      </w:r>
      <w:r w:rsidR="00C07D0F">
        <w:fldChar w:fldCharType="separate"/>
      </w:r>
      <w:r w:rsidR="00C07D0F" w:rsidRPr="00C07D0F">
        <w:rPr>
          <w:noProof/>
        </w:rPr>
        <w:t>[38]</w:t>
      </w:r>
      <w:r w:rsidR="00C07D0F">
        <w:fldChar w:fldCharType="end"/>
      </w:r>
      <w:r>
        <w:t xml:space="preserve">. </w:t>
      </w:r>
      <w:r w:rsidR="00B63480">
        <w:t>The use of circular TLM structure helps in mitigating adhesion issues due to the large surface contact area</w:t>
      </w:r>
      <w:r w:rsidR="00C07D0F">
        <w:fldChar w:fldCharType="begin" w:fldLock="1"/>
      </w:r>
      <w:r w:rsidR="00C07D0F">
        <w:instrText>ADDIN CSL_CITATION { "citationItems" : [ { "id" : "ITEM-1", "itemData" : { "DOI" : "10.1109/ICMTS.2004.1309489", "ISBN" : "0-7803-8262-5", "abstract" : "This paper discusses merits and limitations of CTLM (Circular Transfer Length Method) contact resistance assessment test structures. Requiring just one lithography step, these structures prove to be a simple yet very powerful tool in characterizing and optimizing the contact resistances for III-V based heterojunction bipolar transistors (HBTs).", "author" : [ { "dropping-particle" : "", "family" : "Klootwijk", "given" : "J.H.", "non-dropping-particle" : "", "parse-names" : false, "suffix" : "" }, { "dropping-particle" : "", "family" : "Timmering", "given" : "C.E.", "non-dropping-particle" : "", "parse-names" : false, "suffix" : "" } ], "container-title" : "Proceedings of the 2004 International Conference on Microelectronic Test Structures (IEEE Cat. No.04CH37516)", "id" : "ITEM-1", "issue" : "March", "issued" : { "date-parts" : [ [ "2004" ] ] }, "page" : "247-252", "publisher" : "IEEE", "title" : "Merits and limitations of circular TLM structures for contact resistance determination for novel III-V HBTs", "type" : "paper-conference", "volume" : "17" }, "uris" : [ "http://www.mendeley.com/documents/?uuid=cab39972-9b3b-4d58-ba29-6d5ceb1a34f2" ] }, { "id" : "ITEM-2",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2", "issue" : "15", "issued" : { "date-parts" : [ [ "2015", "10", "12" ] ] }, "page" : "153104", "title" : "Transition metal contacts to graphene", "type" : "article-journal", "volume" : "107" }, "uris" : [ "http://www.mendeley.com/documents/?uuid=774c808b-24b7-49cb-903e-cdf58009b1f5" ] } ], "mendeley" : { "formattedCitation" : "[39], [40]", "plainTextFormattedCitation" : "[39], [40]", "previouslyFormattedCitation" : "[39], [40]" }, "properties" : { "noteIndex" : 0 }, "schema" : "https://github.com/citation-style-language/schema/raw/master/csl-citation.json" }</w:instrText>
      </w:r>
      <w:r w:rsidR="00C07D0F">
        <w:fldChar w:fldCharType="separate"/>
      </w:r>
      <w:r w:rsidR="00C07D0F" w:rsidRPr="00C07D0F">
        <w:rPr>
          <w:noProof/>
        </w:rPr>
        <w:t>[39], [40]</w:t>
      </w:r>
      <w:r w:rsidR="00C07D0F">
        <w:fldChar w:fldCharType="end"/>
      </w:r>
      <w:r w:rsidR="00B63480">
        <w:t>.</w:t>
      </w:r>
      <w:r w:rsidR="00D3667D">
        <w:t xml:space="preserve"> The metal doping graphene around the contacts due to the finite density of states of graphene has been predicted theoretically</w:t>
      </w:r>
      <w:r w:rsidR="00C07D0F">
        <w:fldChar w:fldCharType="begin" w:fldLock="1"/>
      </w:r>
      <w:r w:rsidR="00C07D0F">
        <w:instrText>ADDIN CSL_CITATION { "citationItems" : [ { "id" : "ITEM-1",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2",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2",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3",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3", "issue" : "19", "issued" : { "date-parts" : [ [ "2009" ] ] }, "page" : "1-12", "title" : "First-principles study of the interaction and charge transfer between graphene and metals", "type" : "article-journal", "volume" : "79" }, "uris" : [ "http://www.mendeley.com/documents/?uuid=00395c80-ba91-4de2-b32b-55b250b93b6d" ] }, { "id" : "ITEM-4", "itemData" : { "DOI" : "10.1038/nnano.2011.6", "ISSN" : "1748-3395", "PMID" : "21297624", "abstract" : "A high-quality junction between graphene and metallic contacts is crucial in the creation of high-performance graphene transistors. In an ideal metal-graphene junction, the contact resistance is determined solely by the number of conduction modes in graphene. However, as yet, measurements of contact resistance have been inconsistent, and the factors that determine the contact resistance remain unclear. Here, we report that the contact resistance in a palladium-graphene junction exhibits an anomalous temperature dependence, dropping significantly as temperature decreases to a value of just 110 \u00b1 20 \u03a9 \u00b5m at 6 K, which is two to three times the minimum achievable resistance. Using a combination of experiment and theory we show that this behaviour results from carrier transport in graphene under the palladium contact. At low temperature, the carrier mean free path exceeds the palladium-graphene coupling length, leading to nearly ballistic transport with a transfer efficiency of ~75%. As the temperature increases, this carrier transport becomes less ballistic, resulting in a considerable reduction in efficiency.", "author" : [ { "dropping-particle" : "", "family" : "Xia", "given" : "Fengnian", "non-dropping-particle" : "", "parse-names" : false, "suffix" : "" }, { "dropping-particle" : "", "family" : "Perebeinos", "given" : "Vasili", "non-dropping-particle" : "", "parse-names" : false, "suffix" : "" }, { "dropping-particle" : "", "family" : "Lin", "given" : "Yu-ming", "non-dropping-particle" : "", "parse-names" : false, "suffix" : "" }, { "dropping-particle" : "", "family" : "Wu", "given" : "Yanqing", "non-dropping-particle" : "", "parse-names" : false, "suffix" : "" }, { "dropping-particle" : "", "family" : "Avouris", "given" : "Phaedon", "non-dropping-particle" : "", "parse-names" : false, "suffix" : "" } ], "container-title" : "Nature nanotechnology", "id" : "ITEM-4", "issue" : "3", "issued" : { "date-parts" : [ [ "2011", "3", "6" ] ] }, "language" : "en", "note" : "Discusses a model to describe the metal-graphene junction", "page" : "179-84", "publisher" : "Nature Publishing Group", "title" : "The origins and limits of metal-graphene junction resistance.", "type" : "article-journal", "volume" : "6" }, "uris" : [ "http://www.mendeley.com/documents/?uuid=9b8a760a-0865-426b-a2e0-5fdb0e3c44da" ] }, { "id" : "ITEM-5",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5",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6",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6", "issue" : "8", "issued" : { "date-parts" : [ [ "2015" ] ] }, "page" : "083107", "title" : "Competitive interfacial charge transfer to graphene from the electrode contacts and surface adsorbates", "type" : "article-journal", "volume" : "106" }, "uris" : [ "http://www.mendeley.com/documents/?uuid=d8e0727a-77da-4dd7-adc5-4ce7d8fe80e4" ] }, { "id" : "ITEM-7",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7",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8",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8", "issue" : "c", "issued" : { "date-parts" : [ [ "2012", "12" ] ] }, "page" : "4.1.1-4.1.4", "publisher" : "Ieee", "title" : "Intrinsic graphene/metal contact", "type" : "article-journal", "volume" : "8" }, "uris" : [ "http://www.mendeley.com/documents/?uuid=d36788c3-9a2f-4737-9a4c-446295d9e24f" ] }, { "id" : "ITEM-9", "itemData" : { "DOI" : "10.1103/PhysRevB.93.115413", "ISBN" : "2469-9950\r2469-9969", "ISSN" : "1550235X", "abstract" : "The inherent asymmetry of the electric transport in graphene is attributed to Klein tunneling across barriers defined by pn interfaces between positively and negatively charged regions. By combining conductance and shot noise experiments, we determine the main characteristics of the tunneling barrier (height and slope) in a high-quality suspended sample with Au/Cr/Au contacts. We observe an asymmetric resistance Rodd=100-70\u03a9 across the Dirac point of the suspended graphene at carrier density |nG|=(0.3-4)\u00d71011cm-2, while the Fano factor displays a nonmonotonic asymmetry in the range Fodd\u223c0.03-0.1. Our findings agree with analytical calculations based on the Dirac equation with a trapezoidal barrier. Comparison between the model and the data yields the barrier height for tunneling, an estimate of the thickness of the pn interface d&lt;20 nm, and the contact region doping corresponding to a Fermi level offset of \u223c-18 meV. The strength of pinning of the Fermi level under the metallic contact is characterized in terms of the contact capacitance Cc=19\u00d710-6 F/cm2. Additionally, we show that the gate voltage corresponding to the Dirac point is given by the difference in work functions between the backgate material and graphene. \u00a9 2016 American Physical Society.", "author" : [ { "dropping-particle" : "", "family" : "Laitinen", "given" : "Antti", "non-dropping-particle" : "", "parse-names" : false, "suffix" : "" }, { "dropping-particle" : "", "family" : "Paraoanu", "given" : "G. S.", "non-dropping-particle" : "", "parse-names" : false, "suffix" : "" }, { "dropping-particle" : "", "family" : "Oksanen", "given" : "Mika", "non-dropping-particle" : "", "parse-names" : false, "suffix" : "" }, { "dropping-particle" : "", "family" : "Craciun", "given" : "Monica F.", "non-dropping-particle" : "", "parse-names" : false, "suffix" : "" }, { "dropping-particle" : "", "family" : "Russo", "given" : "Saverio", "non-dropping-particle" : "", "parse-names" : false, "suffix" : "" }, { "dropping-particle" : "", "family" : "Sonin", "given" : "Edouard", "non-dropping-particle" : "", "parse-names" : false, "suffix" : "" }, { "dropping-particle" : "", "family" : "Hakonen", "given" : "Pertti", "non-dropping-particle" : "", "parse-names" : false, "suffix" : "" } ], "container-title" : "Physical Review B - Condensed Matter and Materials Physics", "id" : "ITEM-9", "issue" : "11", "issued" : { "date-parts" : [ [ "2016" ] ] }, "page" : "1-14", "title" : "Contact doping, Klein tunneling, and asymmetry of shot noise in suspended graphene", "type" : "article-journal", "volume" : "93" }, "uris" : [ "http://www.mendeley.com/documents/?uuid=57c5db55-88fd-460d-a442-8398945d0a5c" ] }, { "id" : "ITEM-10", "itemData" : { "DOI" : "10.1103/PhysRevB.78.121402", "ISSN" : "1098-0121", "abstract" : "We perform electrical transport measurements in graphene with several sample geometries. In particular, we design \u201cinvasive\u201d probes crossing the whole graphene sheet as well as \u201cexternal\u201d probes connected through graphene side arms. The four-probe conductance measured between external probes varies linearly with charge density and is symmetric between electron and hole types of carriers. In contrast measurements with invasive probes give a strong electron-hole asymmetry and a sublinear conductance as a function of density. By comparing various geometries and types of contact metal, we show that these two observations are due to transport properties of the metal/graphene interface. The asymmetry originates from the pinning of the charge density below the metal, which thereby forms a p-n&lt;math display=\"inline\"&gt;&lt;mrow&gt;&lt;mi&gt;p&lt;mtext&gt;-&lt;mi&gt;n or p-p&lt;math display=\"inline\"&gt;&lt;mrow&gt;&lt;mi&gt;p&lt;mtext&gt;-&lt;mi&gt;p junction, depending on the polarity of the carriers in the bulk graphene sheet. Our results also explain part of the sublinearity observed in conductance as a function of density in a large number of experiments on graphene, which has generally been attributed to short-range scattering only.", "author" : [ { "dropping-particle" : "", "family" : "Huard", "given" : "B.", "non-dropping-particle" : "", "parse-names" : false, "suffix" : "" }, { "dropping-particle" : "", "family" : "Stander", "given" : "N.", "non-dropping-particle" : "", "parse-names" : false, "suffix" : "" }, { "dropping-particle" : "", "family" : "Sulpizio", "given" : "J.", "non-dropping-particle" : "", "parse-names" : false, "suffix" : "" }, { "dropping-particle" : "", "family" : "Goldhaber-Gordon", "given" : "D.", "non-dropping-particle" : "", "parse-names" : false, "suffix" : "" } ], "container-title" : "Physical Review B", "id" : "ITEM-10", "issue" : "12", "issued" : { "date-parts" : [ [ "2008", "9", "4" ] ] }, "note" : "Discusses the origins of assymetry in graphene PN junction", "page" : "121402", "publisher" : "American Physical Society", "title" : "Evidence of the role of contacts on the observed electron-hole asymmetry in graphene", "title-short" : "Phys. Rev. B", "type" : "article-journal", "volume" : "78" }, "uris" : [ "http://www.mendeley.com/documents/?uuid=e2c55157-37a3-448a-979b-50d0691e507b" ] } ], "mendeley" : { "formattedCitation" : "[26], [27], [29], [35], [41]\u2013[46]", "plainTextFormattedCitation" : "[26], [27], [29], [35], [41]\u2013[46]", "previouslyFormattedCitation" : "[26], [27], [29], [35], [41]\u2013[46]" }, "properties" : { "noteIndex" : 0 }, "schema" : "https://github.com/citation-style-language/schema/raw/master/csl-citation.json" }</w:instrText>
      </w:r>
      <w:r w:rsidR="00C07D0F">
        <w:fldChar w:fldCharType="separate"/>
      </w:r>
      <w:r w:rsidR="00C07D0F" w:rsidRPr="00C07D0F">
        <w:rPr>
          <w:noProof/>
        </w:rPr>
        <w:t>[26], [27], [29], [35], [41]–[46]</w:t>
      </w:r>
      <w:r w:rsidR="00C07D0F">
        <w:fldChar w:fldCharType="end"/>
      </w:r>
      <w:r w:rsidR="004C618A">
        <w:t>, measured experimentally</w:t>
      </w:r>
      <w:r w:rsidR="00C07D0F">
        <w:fldChar w:fldCharType="begin" w:fldLock="1"/>
      </w:r>
      <w:r w:rsidR="006D3C6A">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09.5424297", "ISBN" : "978-1-4244-5639-0",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2009 IEEE International Electron Devices Meeting (IEDM)", "id" : "ITEM-2", "issued" : { "date-parts" : [ [ "2009", "12" ] ] }, "page" : "1-4", "publisher" : "IEEE", "title" : "Metal/graphene contact as a performance Killer of ultra-high mobility graphene analysis of intrinsic mobility and contact resistance", "type" : "paper-conference" }, "uris" : [ "http://www.mendeley.com/documents/?uuid=c3e09978-4d0c-4120-a4b5-1638462ec395" ] }, { "id" : "ITEM-3",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3",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4", "itemData" : { "DOI" : "10.1063/1.4813216", "ISSN" : "00218979", "author" : [ { "dropping-particle" : "", "family" : "Moriyama", "given" : "T.", "non-dropping-particle" : "", "parse-names" : false, "suffix" : "" }, { "dropping-particle" : "", "family" : "Nagashio", "given" : "K.", "non-dropping-particle" : "", "parse-names" : false, "suffix" : "" }, { "dropping-particle" : "", "family" : "Nishimura", "given" : "T.", "non-dropping-particle" : "", "parse-names" : false, "suffix" : "" }, { "dropping-particle" : "", "family" : "Toriumi", "given" : "a.", "non-dropping-particle" : "", "parse-names" : false, "suffix" : "" } ], "container-title" : "Journal of Applied Physics", "id" : "ITEM-4", "issue" : "2", "issued" : { "date-parts" : [ [ "2013" ] ] }, "page" : "024503", "title" : "Carrier density modulation in graphene underneath Ni electrode", "type" : "article-journal", "volume" : "114" }, "uris" : [ "http://www.mendeley.com/documents/?uuid=67296da8-933a-4235-946e-1ca576983e7d" ] }, { "id" : "ITEM-5", "itemData" : { "DOI" : "10.1143/JJAP.49.051304", "ISBN" : "0021-4922", "ISSN" : "0021-4922", "abstract" : "The intrinsic channel properties of monolayer and multilayer graphene were systematically investigated as a function of layer number by the exclusion of contact resistance using four-probe measurements. We show that the continuous change in normalized sheet resistivity from graphite to a bilayer graphene is governed by one unique property, i.e., the band overlap, which markedly increases from 1 meV for a bilayer graphene to 11 meV for eight layers and eventually reaches 40 meV for graphite. The monolayer graphene, however, showed a deviation in temperature dependence due to a peculiar linear dispersion. Additionally, contact resistivity was extracted for the case of typical Cr/Au electrodes. The observed high contact resistivity, which varies by three orders of magnitude (from ~103 to 106 Ohm micron), might significantly mask the outstanding performance of the monolayer graphene channel, suggesting its importance in future research.", "author" : [ { "dropping-particle" : "", "family" : "Nagashio", "given" : "Kosuke", "non-dropping-particle" : "", "parse-names" : false, "suffix" : "" }, { "dropping-particle" : "", "family" : "Nishimura", "given" : "Tomonori", "non-dropping-particle" : "", "parse-names" : false, "suffix" : "" }, { "dropping-particle" : "", "family" : "Kita", "given" : "Koji", "non-dropping-particle" : "", "parse-names" : false, "suffix" : "" }, { "dropping-particle" : "", "family" : "Toriumi", "given" : "Akira", "non-dropping-particle" : "", "parse-names" : false, "suffix" : "" } ], "container-title" : "Japanese Journal of Applied Physics", "id" : "ITEM-5", "issue" : "5", "issued" : { "date-parts" : [ [ "2010", "5", "20" ] ] }, "page" : "051304", "title" : "Systematic Investigation of the Intrinsic Channel Properties and Contact Resistance of Monolayer and Multilayer Graphene Field-Effect Transistor", "type" : "article-journal", "volume" : "49" }, "uris" : [ "http://www.mendeley.com/documents/?uuid=5dbe874c-9e51-4fea-9a3f-49f0856cc0f7" ] }, { "id" : "ITEM-6",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6",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7",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7", "issued" : { "date-parts" : [ [ "2011", "12" ] ] }, "page" : "2.4.1-2.4.4", "publisher" : "Ieee", "title" : "Is graphene contacting with metal still graphene?", "type" : "article-journal", "volume" : "5" }, "uris" : [ "http://www.mendeley.com/documents/?uuid=65cd0c73-599b-44d9-a7ba-55cbdcfce8e3" ] }, { "id" : "ITEM-8", "itemData" : { "DOI" : "10.1038/nnano.2008.172", "ISBN" : "1748-3387", "ISSN" : "1748-3387", "PMID" : "18685636", "abstract" : "Electrical transport studies on graphene have been focused mainly on the linear dispersion region around the Fermi level1, 2 and, in particular, on the effects associated with the quasiparticles in graphene behaving as relativistic particles known as Dirac fermions3, 4, 5. However, some theoretical work has suggested that several features of electron transport in graphene are better described by conventional semiconductor physics6, 7. Here we use scanning photocurrent microscopy to explore the impact of electrical contacts and sheet edges on charge transport through graphene devices. The photocurrent distribution reveals the presence of potential steps that act as transport barriers at the metal contacts. Modulations in the electrical potential within the graphene sheets are also observed. Moreover, we find that the transition from the p- to n-type regime induced by electrostatic gating does not occur homogeneously within the sheets. Instead, at low carrier densities we observe the formation of p-type conducting edges surrounding a central n-type channel.", "author" : [ { "dropping-particle" : "", "family" : "Lee", "given" : "Eduardo J. H.", "non-dropping-particle" : "", "parse-names" : false, "suffix" : "" }, { "dropping-particle" : "", "family" : "Balasubramanian", "given" : "Kannan", "non-dropping-particle" : "", "parse-names" : false, "suffix" : "" }, { "dropping-particle" : "", "family" : "Weitz", "given" : "Ralf Thomas", "non-dropping-particle" : "", "parse-names" : false, "suffix" : "" }, { "dropping-particle" : "", "family" : "Burghard", "given" : "Marko", "non-dropping-particle" : "", "parse-names" : false, "suffix" : "" }, { "dropping-particle" : "", "family" : "Kern", "given" : "Klaus", "non-dropping-particle" : "", "parse-names" : false, "suffix" : "" } ], "container-title" : "Nature Nanotechnology", "id" : "ITEM-8", "issue" : "8", "issued" : { "date-parts" : [ [ "2008", "8", "29" ] ] }, "page" : "486-490", "title" : "Contact and edge effects in graphene devices", "type" : "article-journal", "volume" : "3" }, "uris" : [ "http://www.mendeley.com/documents/?uuid=0fa75b6c-5a92-44c6-8b63-555d4525b0fd" ] } ], "mendeley" : { "formattedCitation" : "[30], [34], [44], [47]\u2013[51]", "plainTextFormattedCitation" : "[30], [34], [44], [47]\u2013[51]", "previouslyFormattedCitation" : "[30], [34], [44], [47]\u2013[51]" }, "properties" : { "noteIndex" : 0 }, "schema" : "https://github.com/citation-style-language/schema/raw/master/csl-citation.json" }</w:instrText>
      </w:r>
      <w:r w:rsidR="00C07D0F">
        <w:fldChar w:fldCharType="separate"/>
      </w:r>
      <w:r w:rsidR="00C07D0F" w:rsidRPr="00C07D0F">
        <w:rPr>
          <w:noProof/>
        </w:rPr>
        <w:t>[30], [34], [44], [47]–[51]</w:t>
      </w:r>
      <w:r w:rsidR="00C07D0F">
        <w:fldChar w:fldCharType="end"/>
      </w:r>
      <w:r w:rsidR="004C618A">
        <w:t>, and it</w:t>
      </w:r>
      <w:r w:rsidR="00B44011">
        <w:t>s impact on the interpretation of experimental data evaluated</w:t>
      </w:r>
      <w:r w:rsidR="00C07D0F">
        <w:fldChar w:fldCharType="begin" w:fldLock="1"/>
      </w:r>
      <w:r w:rsidR="00C07D0F">
        <w:instrText>ADDIN CSL_CITATION { "citationItems" : [ { "id" : "ITEM-1", "itemData" : { "DOI" : "10.1063/1.4705367", "ISBN" : "0021-8979", "ISSN" : "00218979", "abstract" : "The gate-voltage (VG) dependence of the contact resistance (RC) in graphene field-effect transistors is characterized by the transmission line model. The RC-VG characteristics of Ag, Cu, and Au contacts display a dip around the charge neutrality point and become even negative with Ag contacts. The dip structure is well reproduced by a model calculation that considers a metal-contact-induced potential variation near the metal contact edges. The apparently negative RC originates with the carrier doping from the metal contacts to the graphene channel and appears when the doping effect is more substantial than the actual contact resistance precisely at the contacts. The negative RC can appear at the metal contacts to Dirac-cone systems such as graphene", "author" : [ { "dropping-particle" : "", "family" : "Nouchi", "given" : "Ryo", "non-dropping-particle" : "", "parse-names" : false, "suffix" : "" }, { "dropping-particle" : "", "family" : "Saito", "given" : "Tatsuya", "non-dropping-particle" : "", "parse-names" : false, "suffix" : "" }, { "dropping-particle" : "", "family" : "Tanigaki", "given" : "Katsumi", "non-dropping-particle" : "", "parse-names" : false, "suffix" : "" } ], "container-title" : "Journal of Applied Physics", "id" : "ITEM-1", "issue" : "8", "issued" : { "date-parts" : [ [ "2012" ] ] }, "title" : "Observation of negative contact resistances in graphene field-effect transistors", "type" : "article-journal", "volume" : "111" }, "uris" : [ "http://www.mendeley.com/documents/?uuid=bb73b8ee-ba4e-41ec-99c1-4c62d4950176" ] } ], "mendeley" : { "formattedCitation" : "[38]", "plainTextFormattedCitation" : "[38]", "previouslyFormattedCitation" : "[38]" }, "properties" : { "noteIndex" : 0 }, "schema" : "https://github.com/citation-style-language/schema/raw/master/csl-citation.json" }</w:instrText>
      </w:r>
      <w:r w:rsidR="00C07D0F">
        <w:fldChar w:fldCharType="separate"/>
      </w:r>
      <w:r w:rsidR="00C07D0F" w:rsidRPr="00C07D0F">
        <w:rPr>
          <w:noProof/>
        </w:rPr>
        <w:t>[38]</w:t>
      </w:r>
      <w:r w:rsidR="00C07D0F">
        <w:fldChar w:fldCharType="end"/>
      </w:r>
      <w:r w:rsidR="00B44011">
        <w:t>.</w:t>
      </w:r>
    </w:p>
    <w:p w:rsidR="00771A9D" w:rsidRDefault="00C07D0F" w:rsidP="00563857">
      <w:r>
        <w:t>The proper choice of a met</w:t>
      </w:r>
      <w:r w:rsidR="006D3C6A">
        <w:t>al contact to graphene is compromise between finding a metal that adheres well to graphene, but does not damage its electrical through excessive interaction</w:t>
      </w:r>
      <w:r w:rsidR="006D3C6A">
        <w:fldChar w:fldCharType="begin" w:fldLock="1"/>
      </w:r>
      <w:r w:rsidR="008B3B1F">
        <w:instrText>ADDIN CSL_CITATION { "citationItems" : [ { "id" : "ITEM-1",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1", "issue" : "1", "issued" : { "date-parts" : [ [ "2013", "3", "18" ] ] }, "page" : "257-274", "title" : "A Study on Graphene\u2014Metal Contact", "type" : "article-journal", "volume" : "3" }, "uris" : [ "http://www.mendeley.com/documents/?uuid=84e40683-b591-4cf3-bfdd-2d7ed5e83358" ] }, { "id" : "ITEM-2", "itemData" : { "DOI" : "10.1039/c3cp52589a", "ISBN" : "10.1039/C3CP52589A", "ISSN" : "1463-9084", "PMID" : "24056796", "abstract" : "The contact resistance (R(c)) between graphene and metal electrodes is of crucial importance for achieving potentially high performances for graphene devices. However, previous analytical models based on Landauer's approach have failed to include the Fermi velocity difference between the graphene under the metal and the pure graphene channel. Hereby we report a theoretical model to estimate the R(c) using density-functional theory and non-equilibrium Green's function methods. Our model not only presents a clear physical picture of the metal-graphene contacts, but also generates R(c) values which are in good agreement with the experimental results: 210 \u03a9 \u03bcm for double-sided Pd contacts compared with 403 \u03a9 \u03bcm for single-sided Pd contact.", "author" : [ { "dropping-particle" : "", "family" : "Ji", "given" : "Xiang", "non-dropping-particle" : "", "parse-names" : false, "suffix" : "" }, { "dropping-particle" : "", "family" : "Zhang", "given" : "Jinyu", "non-dropping-particle" : "", "parse-names" : false, "suffix" : "" }, { "dropping-particle" : "", "family" : "Wang", "given" : "Yan", "non-dropping-particle" : "", "parse-names" : false, "suffix" : "" }, { "dropping-particle" : "", "family" : "Qian", "given" : "He", "non-dropping-particle" : "", "parse-names" : false, "suffix" : "" }, { "dropping-particle" : "", "family" : "Yu", "given" : "Zhiping", "non-dropping-particle" : "", "parse-names" : false, "suffix" : "" } ], "container-title" : "Physical chemistry chemical physics : PCCP", "id" : "ITEM-2", "issue" : "41", "issued" : { "date-parts" : [ [ "2013", "11", "7" ] ] }, "language" : "en", "note" : "DFT model of contact resistance in graphene", "page" : "17883-6", "publisher" : "The Royal Society of Chemistry", "title" : "A theoretical model for metal-graphene contact resistance using a DFT-NEGF method.", "type" : "article-journal", "volume" : "15" }, "uris" : [ "http://www.mendeley.com/documents/?uuid=6bccc918-2bfd-453c-b1ea-b15fb90e1009" ] }, { "id" : "ITEM-3",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3", "issue" : "8", "issued" : { "date-parts" : [ [ "2015" ] ] }, "page" : "083107", "title" : "Competitive interfacial charge transfer to graphene from the electrode contacts and surface adsorbates", "type" : "article-journal", "volume" : "106" }, "uris" : [ "http://www.mendeley.com/documents/?uuid=d8e0727a-77da-4dd7-adc5-4ce7d8fe80e4"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03/PhysRevLett.101.026803", "ISSN" : "0031-9007", "abstract" : "Making devices with graphene necessarily involves making contacts with metals. We use density functional theory to study how graphene is doped by adsorption on metal substrates and find that weak bonding on Al, Ag, Cu, Au, and Pt, while preserving its unique electronic structure, can still shift the Fermi level with respect to the conical point by \u223c0.5 eV&lt;math display=\"inline\"&gt;&lt;mo&gt;&amp;sim;&lt;mn&gt;0.5&lt;mtext&gt;&amp;thinsp;&lt;mtext&gt;&amp;thinsp;&lt;mi&gt;eV. At equilibrium separations, the crossover from p&lt;math display=\"inline\"&gt;&lt;mi&gt;p-type to n&lt;math display=\"inline\"&gt;&lt;mi&gt;n-type doping occurs for a metal work function of \u223c5.4 eV&lt;math display=\"inline\"&gt;&lt;mo&gt;&amp;sim;&lt;mn&gt;5.4&lt;mtext&gt;&amp;thinsp;&lt;mtext&gt;&amp;thinsp;&lt;mi&gt;eV, a value much larger than the graphene work function of 4.5 eV. The numerical results for the Fermi level shift in graphene are described very well by a simple analytical model which characterizes the metal solely in terms of its work function, greatly extending their applicability.", "author" : [ { "dropping-particle" : "", "family" : "Giovannetti", "given" : "G.", "non-dropping-particle" : "", "parse-names" : false, "suffix" : "" }, { "dropping-particle" : "", "family" : "Khomyakov", "given" : "P.", "non-dropping-particle" : "", "parse-names" : false, "suffix" : "" }, { "dropping-particle" : "", "family" : "Brocks", "given" : "G.", "non-dropping-particle" : "", "parse-names" : false, "suffix" : "" }, { "dropping-particle" : "", "family" : "Karpan", "given" : "V.", "non-dropping-particle" : "", "parse-names" : false, "suffix" : "" }, { "dropping-particle" : "", "family" : "Brink", "given" : "J.", "non-dropping-particle" : "van den", "parse-names" : false, "suffix" : "" }, { "dropping-particle" : "", "family" : "Kelly", "given" : "P.", "non-dropping-particle" : "", "parse-names" : false, "suffix" : "" } ], "container-title" : "Physical Review Letters", "id" : "ITEM-5", "issue" : "2", "issued" : { "date-parts" : [ [ "2008", "7", "10" ] ] }, "note" : "Discusses doping of Graphene by the metals contacting it. Nice model.", "page" : "026803", "publisher" : "American Physical Society", "title" : "Doping Graphene with Metal Contacts", "title-short" : "Phys. Rev. Lett.", "type" : "article-journal", "volume" : "101" }, "uris" : [ "http://www.mendeley.com/documents/?uuid=c9a9081c-3b1b-4ba3-9d64-b022324a68ab" ] }, { "id" : "ITEM-6",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6", "issue" : "5", "issued" : { "date-parts" : [ [ "2011" ] ] }, "page" : "053103", "title" : "Contacting graphene", "type" : "article-journal", "volume" : "98" }, "uris" : [ "http://www.mendeley.com/documents/?uuid=b05820c6-1b59-44ba-97d7-beb20df80186" ] }, { "id" : "ITEM-7", "itemData" : { "DOI" : "10.1063/1.3491804", "ISSN" : "00036951", "author" : [ { "dropping-particle" : "", "family" : "Nagashio", "given" : "K.", "non-dropping-particle" : "", "parse-names" : false, "suffix" : "" }, { "dropping-particle" : "", "family" : "Nishimura", "given" : "T.", "non-dropping-particle" : "", "parse-names" : false, "suffix" : "" }, { "dropping-particle" : "", "family" : "Kita", "given" : "K.", "non-dropping-particle" : "", "parse-names" : false, "suffix" : "" }, { "dropping-particle" : "", "family" : "Toriumi", "given" : "a.", "non-dropping-particle" : "", "parse-names" : false, "suffix" : "" } ], "container-title" : "Applied Physics Letters", "id" : "ITEM-7", "issue" : "14", "issued" : { "date-parts" : [ [ "2010" ] ] }, "note" : "Quick review on metal/graphene contacts.", "page" : "143514", "title" : "Contact resistivity and current flow path at metal/graphene contact", "type" : "article-journal", "volume" : "97" }, "uris" : [ "http://www.mendeley.com/documents/?uuid=65743b54-bc56-4161-b9aa-8577470fab5c" ] }, { "id" : "ITEM-8",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8", "issue" : "12", "issued" : { "date-parts" : [ [ "2015", "11", "20" ] ] }, "page" : "1195-1205", "publisher" : "Nature Publishing Group", "title" : "Electrical contacts to two-dimensional semiconductors", "type" : "article-journal", "volume" : "14" }, "uris" : [ "http://www.mendeley.com/documents/?uuid=f9d3948b-2c68-4fa4-a2eb-13c3809bcd62" ] }, { "id" : "ITEM-9", "itemData" : { "DOI" : "10.1103/PhysRevB.79.195425", "ISBN" : "10980121 (ISSN)", "ISSN" : "10980121", "abstract" : "Measuring the transport of electrons through a graphene sheet necessarily involves contacting it with metal electrodes. We study the adsorption of graphene on metal substrates using first-principles calculations at the level of density functional theory. The bonding of graphene to Al, Ag, Cu, Au and Pt(111) surfaces is so weak that its unique \"ultrarelativistic\" electronic structure is preserved. The interaction does, however, lead to a charge transfer that shifts the Fermi level by up to 0.5 eV with respect to the conical points. The crossover from p-type to n-type doping occurs for a metal with a work function ~5.4 eV, a value much larger than the work function of free-standing graphene, 4.5 eV. We develop a simple analytical model that describes the Fermi level shift in graphene in terms of the metal substrate work function. Graphene interacts with and binds more strongly to Co, Ni, Pd and Ti. This chemisorption involves hybridization between graphene $p_z$-states and metal d-states that opens a band gap in graphene. The graphene work function is as a result reduced considerably. In a current-in-plane device geometry this should lead to n-type doping of graphene.", "author" : [ { "dropping-particle" : "", "family" : "Khomyakov", "given" : "P. a.", "non-dropping-particle" : "", "parse-names" : false, "suffix" : "" }, { "dropping-particle" : "", "family" : "Giovannetti", "given" : "G.", "non-dropping-particle" : "", "parse-names" : false, "suffix" : "" }, { "dropping-particle" : "", "family" : "Rusu", "given" : "P. C.", "non-dropping-particle" : "", "parse-names" : false, "suffix" : "" }, { "dropping-particle" : "", "family" : "Brocks", "given" : "G.", "non-dropping-particle" : "", "parse-names" : false, "suffix" : "" }, { "dropping-particle" : "", "family" : "Brink", "given" : "J.", "non-dropping-particle" : "Van Den", "parse-names" : false, "suffix" : "" }, { "dropping-particle" : "", "family" : "Kelly", "given" : "P. J.", "non-dropping-particle" : "", "parse-names" : false, "suffix" : "" } ], "container-title" : "Physical Review B - Condensed Matter and Materials Physics", "id" : "ITEM-9", "issue" : "19", "issued" : { "date-parts" : [ [ "2009" ] ] }, "page" : "1-12", "title" : "First-principles study of the interaction and charge transfer between graphene and metals", "type" : "article-journal", "volume" : "79" }, "uris" : [ "http://www.mendeley.com/documents/?uuid=00395c80-ba91-4de2-b32b-55b250b93b6d" ] }, { "id" : "ITEM-10",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0", "issue" : "c", "issued" : { "date-parts" : [ [ "2012", "12" ] ] }, "page" : "4.1.1-4.1.4", "publisher" : "Ieee", "title" : "Intrinsic graphene/metal contact", "type" : "article-journal", "volume" : "8" }, "uris" : [ "http://www.mendeley.com/documents/?uuid=d36788c3-9a2f-4737-9a4c-446295d9e24f" ] }, { "id" : "ITEM-11", "itemData" : { "DOI" : "10.1016/j.ssc.2009.02.039", "ISSN" : "00381098", "author" : [ { "dropping-particle" : "", "family" : "Blake", "given" : "P.", "non-dropping-particle" : "", "parse-names" : false, "suffix" : "" }, { "dropping-particle" : "", "family" : "Yang", "given" : "R.", "non-dropping-particle" : "", "parse-names" : false, "suffix" : "" }, { "dropping-particle" : "", "family" : "Morozov", "given" : "S.V.", "non-dropping-particle" : "", "parse-names" : false, "suffix" : "" }, { "dropping-particle" : "", "family" : "Schedin", "given" : "F.", "non-dropping-particle" : "", "parse-names" : false, "suffix" : "" }, { "dropping-particle" : "", "family" : "Ponomarenko", "given" : "L.a.", "non-dropping-particle" : "", "parse-names" : false, "suffix" : "" }, { "dropping-particle" : "", "family" : "Zhukov", "given" : "a.a.", "non-dropping-particle" : "", "parse-names" : false, "suffix" : "" }, { "dropping-particle" : "", "family" : "Nair", "given" : "R.R.", "non-dropping-particle" : "", "parse-names" : false, "suffix" : "" }, { "dropping-particle" : "", "family" : "Grigorieva", "given" : "I.V.", "non-dropping-particle" : "", "parse-names" : false, "suffix" : "" }, { "dropping-particle" : "", "family" : "Novoselov", "given" : "K.S.", "non-dropping-particle" : "", "parse-names" : false, "suffix" : "" }, { "dropping-particle" : "", "family" : "Geim", "given" : "a.K.", "non-dropping-particle" : "", "parse-names" : false, "suffix" : "" } ], "container-title" : "Solid State Communications", "id" : "ITEM-11", "issue" : "27-28", "issued" : { "date-parts" : [ [ "2009", "7" ] ] }, "note" : "Great discussion on surface contamination and its spread on the measured device behavior.", "page" : "1068-1071", "publisher" : "Elsevier Ltd", "title" : "Influence of metal contacts and charge inhomogeneity on transport properties of graphene near the neutrality point", "type" : "article-journal", "volume" : "149" }, "uris" : [ "http://www.mendeley.com/documents/?uuid=d8110ea4-abe4-4498-88a0-bb0cfea87a0e" ] }, { "id" : "ITEM-12", "itemData" : { "DOI" : "10.1103/PhysRevB.82.115437", "ISSN" : "1098-0121", "author" : [ { "dropping-particle" : "", "family" : "Khomyakov", "given" : "P. a.", "non-dropping-particle" : "", "parse-names" : false, "suffix" : "" }, { "dropping-particle" : "", "family" : "Starikov", "given" : "a. a.", "non-dropping-particle" : "", "parse-names" : false, "suffix" : "" }, { "dropping-particle" : "", "family" : "Brocks", "given" : "G.", "non-dropping-particle" : "", "parse-names" : false, "suffix" : "" }, { "dropping-particle" : "", "family" : "Kelly", "given" : "P. J.", "non-dropping-particle" : "", "parse-names" : false, "suffix" : "" } ], "container-title" : "Physical Review B", "id" : "ITEM-12", "issue" : "11", "issued" : { "date-parts" : [ [ "2010", "9" ] ] }, "note" : "How conductors work function affect the Fermi level shift on the graphene on its sides effectively. Doping it. Highy recommended.", "page" : "115437", "title" : "Nonlinear screening of charges induced in graphene by metal contacts", "type" : "article-journal", "volume" : "82" }, "uris" : [ "http://www.mendeley.com/documents/?uuid=5fd1fb6f-40ac-4cfb-82f5-9766a9a3c899" ] }, { "id" : "ITEM-13",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3",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14",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14",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15",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5", "issue" : "10", "issued" : { "date-parts" : [ [ "2016" ] ] }, "page" : "105301", "title" : "The nature of graphene\u2013metal bonding probed by Raman spectroscopy: the special case of cobalt", "type" : "article-journal", "volume" : "49" }, "uris" : [ "http://www.mendeley.com/documents/?uuid=319333c2-ec51-4d6e-b23a-acaa230eae77" ] }, { "id" : "ITEM-1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1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mendeley" : { "formattedCitation" : "[25]\u2013[27], [29], [30], [32], [33], [36], [37], [41]\u2013[44], [52]\u2013[54]", "plainTextFormattedCitation" : "[25]\u2013[27], [29], [30], [32], [33], [36], [37], [41]\u2013[44], [52]\u2013[54]", "previouslyFormattedCitation" : "[25]\u2013[27], [29], [30], [32], [33], [36], [37], [41]\u2013[44], [52]\u2013[54]" }, "properties" : { "noteIndex" : 0 }, "schema" : "https://github.com/citation-style-language/schema/raw/master/csl-citation.json" }</w:instrText>
      </w:r>
      <w:r w:rsidR="006D3C6A">
        <w:fldChar w:fldCharType="separate"/>
      </w:r>
      <w:r w:rsidR="006D3C6A" w:rsidRPr="006D3C6A">
        <w:rPr>
          <w:noProof/>
        </w:rPr>
        <w:t>[25]–</w:t>
      </w:r>
      <w:r w:rsidR="006D3C6A" w:rsidRPr="006D3C6A">
        <w:rPr>
          <w:noProof/>
        </w:rPr>
        <w:lastRenderedPageBreak/>
        <w:t>[27], [29], [30], [32], [33], [36], [37], [41]–[44], [52]–[54]</w:t>
      </w:r>
      <w:r w:rsidR="006D3C6A">
        <w:fldChar w:fldCharType="end"/>
      </w:r>
      <w:r w:rsidR="006D3C6A">
        <w:t>. Palladium and nickel has been identified as the metals with lowest contact resistance with graphene</w:t>
      </w:r>
      <w:r w:rsidR="000B4BD5">
        <w:fldChar w:fldCharType="begin" w:fldLock="1"/>
      </w:r>
      <w:r w:rsidR="00555757">
        <w:instrText>ADDIN CSL_CITATION { "citationItems" : [ { "id" : "ITEM-1",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1",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2", "itemData" : { "DOI" : "10.1063/1.4913669", "ISSN" : "0003-6951", "author" : [ { "dropping-particle" : "", "family" : "Nouchi", "given" : "Ryo", "non-dropping-particle" : "", "parse-names" : false, "suffix" : "" }, { "dropping-particle" : "", "family" : "Tanigaki", "given" : "Katsumi", "non-dropping-particle" : "", "parse-names" : false, "suffix" : "" } ], "container-title" : "Applied Physics Letters", "id" : "ITEM-2", "issue" : "8", "issued" : { "date-parts" : [ [ "2015" ] ] }, "page" : "083107", "title" : "Competitive interfacial charge transfer to graphene from the electrode contacts and surface adsorbates", "type" : "article-journal", "volume" : "106" }, "uris" : [ "http://www.mendeley.com/documents/?uuid=d8e0727a-77da-4dd7-adc5-4ce7d8fe80e4" ] }, { "id" : "ITEM-3",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3", "issue" : "c", "issued" : { "date-parts" : [ [ "2012", "12" ] ] }, "page" : "4.1.1-4.1.4", "publisher" : "Ieee", "title" : "Intrinsic graphene/metal contact", "type" : "article-journal", "volume" : "8" }, "uris" : [ "http://www.mendeley.com/documents/?uuid=d36788c3-9a2f-4737-9a4c-446295d9e24f"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063/1.3614474", "ISSN" : "00036951", "author" : [ { "dropping-particle" : "", "family" : "Huang", "given" : "Bo-Chao", "non-dropping-particle" : "", "parse-names" : false, "suffix" : "" }, { "dropping-particle" : "", "family" : "Zhang", "given" : "Ming", "non-dropping-particle" : "", "parse-names" : false, "suffix" : "" }, { "dropping-particle" : "", "family" : "Wang", "given" : "Yanjie", "non-dropping-particle" : "", "parse-names" : false, "suffix" : "" }, { "dropping-particle" : "", "family" : "Woo", "given" : "Jason", "non-dropping-particle" : "", "parse-names" : false, "suffix" : "" } ], "container-title" : "Applied Physics Letters", "id" : "ITEM-5", "issue" : "3", "issued" : { "date-parts" : [ [ "2011" ] ] }, "page" : "032107", "title" : "Contact resistance in top-gated graphene field-effect transistors", "type" : "article-journal", "volume" : "99" }, "uris" : [ "http://www.mendeley.com/documents/?uuid=5647d911-0e14-4403-b0ea-7666c6d156bd" ] }, { "id" : "ITEM-6",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6", "issue" : "1", "issued" : { "date-parts" : [ [ "2013", "3", "18" ] ] }, "page" : "257-274", "title" : "A Study on Graphene\u2014Metal Contact", "type" : "article-journal", "volume" : "3" }, "uris" : [ "http://www.mendeley.com/documents/?uuid=84e40683-b591-4cf3-bfdd-2d7ed5e83358" ] }, { "id" : "ITEM-7",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7", "issue" : "15", "issued" : { "date-parts" : [ [ "2015", "10", "12" ] ] }, "page" : "153104", "title" : "Transition metal contacts to graphene", "type" : "article-journal", "volume" : "107" }, "uris" : [ "http://www.mendeley.com/documents/?uuid=774c808b-24b7-49cb-903e-cdf58009b1f5" ] }, { "id" : "ITEM-8", "itemData" : { "DOI" : "10.1063/1.3549183", "ISSN" : "00036951", "author" : [ { "dropping-particle" : "", "family" : "Robinson", "given" : "Joshua a.", "non-dropping-particle" : "", "parse-names" : false, "suffix" : "" }, { "dropping-particle" : "", "family" : "LaBella", "given" : "Michael", "non-dropping-particle" : "", "parse-names" : false, "suffix" : "" }, { "dropping-particle" : "", "family" : "Zhu", "given" : "Mike", "non-dropping-particle" : "", "parse-names" : false, "suffix" : "" }, { "dropping-particle" : "", "family" : "Hollander", "given" : "Matt", "non-dropping-particle" : "", "parse-names" : false, "suffix" : "" }, { "dropping-particle" : "", "family" : "Kasarda", "given" : "Richard", "non-dropping-particle" : "", "parse-names" : false, "suffix" : "" }, { "dropping-particle" : "", "family" : "Hughes", "given" : "Zachary", "non-dropping-particle" : "", "parse-names" : false, "suffix" : "" }, { "dropping-particle" : "", "family" : "Trumbull", "given" : "Kathleen", "non-dropping-particle" : "", "parse-names" : false, "suffix" : "" }, { "dropping-particle" : "", "family" : "Cavalero", "given" : "Randal", "non-dropping-particle" : "", "parse-names" : false, "suffix" : "" }, { "dropping-particle" : "", "family" : "Snyder", "given" : "David", "non-dropping-particle" : "", "parse-names" : false, "suffix" : "" } ], "container-title" : "Applied Physics Letters", "id" : "ITEM-8", "issue" : "5", "issued" : { "date-parts" : [ [ "2011" ] ] }, "page" : "053103", "title" : "Contacting graphene", "type" : "article-journal", "volume" : "98" }, "uris" : [ "http://www.mendeley.com/documents/?uuid=b05820c6-1b59-44ba-97d7-beb20df80186" ] }, { "id" : "ITEM-9", "itemData" : { "DOI" : "10.1038/nmat4452", "ISSN" : "1476-1122", "PMID" : "26585088", "abstract" : "The performance of electronic and optoelectronic devices based on two-dimensional layered crystals, including graphene, semiconductors of the transition metal dichalcogenide family such as molybdenum disulphide (MoS2) and tungsten diselenide (WSe2), as well as other emerging two-dimensional semiconductors such as atomically thin black phosphorus, is significantly affected by the electrical contacts that connect these materials with external circuitry. Here, we present a comprehensive treatment of the physics of such interfaces at the contact region and discuss recent progress towards realizing optimal contacts for two-dimensional materials. We also discuss the requirements that must be fulfilled to realize efficient spin injection in transition metal dichalcogenides.", "author" : [ { "dropping-particle" : "", "family" : "Allain", "given" : "Adrien", "non-dropping-particle" : "", "parse-names" : false, "suffix" : "" }, { "dropping-particle" : "", "family" : "Kang", "given" : "Jiahao", "non-dropping-particle" : "", "parse-names" : false, "suffix" : "" }, { "dropping-particle" : "", "family" : "Banerjee", "given" : "Kaustav", "non-dropping-particle" : "", "parse-names" : false, "suffix" : "" }, { "dropping-particle" : "", "family" : "Kis", "given" : "Andras", "non-dropping-particle" : "", "parse-names" : false, "suffix" : "" } ], "container-title" : "Nature Materials", "id" : "ITEM-9", "issue" : "12", "issued" : { "date-parts" : [ [ "2015", "11", "20" ] ] }, "page" : "1195-1205", "publisher" : "Nature Publishing Group", "title" : "Electrical contacts to two-dimensional semiconductors", "type" : "article-journal", "volume" : "14" }, "uris" : [ "http://www.mendeley.com/documents/?uuid=f9d3948b-2c68-4fa4-a2eb-13c3809bcd62" ] }, { "id" : "ITEM-10", "itemData" : { "DOI" : "10.1088/0953-8984/25/15/155303", "ISBN" : "0953-8984", "ISSN" : "1361-648X", "PMID" : "23528822", "abstract" : "We produced graphene-based field-effect transistors by contacting mono- and bi-layer graphene by sputtering Ni or Ti as metal electrodes. We performed electrical characterization of the devices by measuring their transfer and output characteristics. We clearly observed the presence of a double-dip feature in the conductance curve for Ni-contacted transistors, and we explain it in terms of charge transfer and graphene doping under the metal contacts. We also studied the contact resistance between the graphene and the metal electrodes with larger values of ~30 k\u03a9\u03bcm(2) recorded for Ti contacts. Importantly, we prove that the contact resistance is modulated by the back-gate voltage.", "author" : [ { "dropping-particle" : "", "family" : "Bartolomeo", "given" : "A", "non-dropping-particle" : "Di", "parse-names" : false, "suffix" : "" }, { "dropping-particle" : "", "family" : "Giubileo", "given" : "F", "non-dropping-particle" : "", "parse-names" : false, "suffix" : "" }, { "dropping-particle" : "", "family" : "Iemmo", "given" : "L", "non-dropping-particle" : "", "parse-names" : false, "suffix" : "" }, { "dropping-particle" : "", "family" : "Romeo", "given" : "F", "non-dropping-particle" : "", "parse-names" : false, "suffix" : "" }, { "dropping-particle" : "", "family" : "Santandrea", "given" : "S", "non-dropping-particle" : "", "parse-names" : false, "suffix" : "" }, { "dropping-particle" : "", "family" : "Gambardella", "given" : "U", "non-dropping-particle" : "", "parse-names" : false, "suffix" : "" } ], "container-title" : "Journal of physics. Condensed matter : an Institute of Physics journal", "id" : "ITEM-10", "issue" : "15", "issued" : { "date-parts" : [ [ "2013", "4", "17" ] ] }, "language" : "en", "note" : "From Duplicate 2 (Transfer characteristics and contact resistance in Ni- and Ti-contacted graphene-based field-effect transistors. - Di Bartolomeo, A; Giubileo, F; Iemmo, L; Romeo, F; Santandrea, S; Gambardella, U)\n\nEffect of metal doping on GFET characteristics", "page" : "155303", "publisher" : "IOP Publishing", "title" : "Transfer characteristics and contact resistance in Ni- and Ti-contacted graphene-based field-effect transistors.", "type" : "article-journal", "volume" : "25" }, "uris" : [ "http://www.mendeley.com/documents/?uuid=1371fa95-1bdf-4075-ace8-85de05a641df" ] }, { "id" : "ITEM-11", "itemData" : { "DOI" : "10.1007/978-4-431-55372-4", "ISBN" : "9784431553717", "author" : [ { "dropping-particle" : "", "family" : "Matsumoto", "given" : "Kazuhiko", "non-dropping-particle" : "", "parse-names" : false, "suffix" : "" } ], "id" : "ITEM-11", "issued" : { "date-parts" : [ [ "2015" ] ] }, "number-of-pages" : "289", "title" : "Frontiers of Graphene and Carbon Nanotubes", "type" : "book" }, "uris" : [ "http://www.mendeley.com/documents/?uuid=0e6e543e-2b4a-4619-9aee-91f9703a12ed" ] } ], "mendeley" : { "formattedCitation" : "[25], [27], [29], [31], [32], [40], [44], [52], [53], [55], [56]", "plainTextFormattedCitation" : "[25], [27], [29], [31], [32], [40], [44], [52], [53], [55], [56]", "previouslyFormattedCitation" : "[25], [27], [29], [31], [32], [40], [44], [52], [53], [55], [56]" }, "properties" : { "noteIndex" : 0 }, "schema" : "https://github.com/citation-style-language/schema/raw/master/csl-citation.json" }</w:instrText>
      </w:r>
      <w:r w:rsidR="000B4BD5">
        <w:fldChar w:fldCharType="separate"/>
      </w:r>
      <w:r w:rsidR="000B4BD5" w:rsidRPr="000B4BD5">
        <w:rPr>
          <w:noProof/>
        </w:rPr>
        <w:t>[25], [27], [29], [31], [32], [40], [44], [52], [53], [55], [56]</w:t>
      </w:r>
      <w:r w:rsidR="000B4BD5">
        <w:fldChar w:fldCharType="end"/>
      </w:r>
      <w:r w:rsidR="000B4BD5">
        <w:t>, with Pd giving lower contact resistance results</w:t>
      </w:r>
      <w:r w:rsidR="006D3C6A">
        <w:t xml:space="preserve">. </w:t>
      </w:r>
      <w:r w:rsidR="00555757">
        <w:t>T</w:t>
      </w:r>
      <w:r w:rsidR="006D3C6A">
        <w:t>he low adhesion of Pd to graphene necessitates the use of an adhesion layer. Titanium and chromium has been both proposed and used as adhesion layer candidates</w:t>
      </w:r>
      <w:r w:rsidR="00563857">
        <w:fldChar w:fldCharType="begin" w:fldLock="1"/>
      </w:r>
      <w:r w:rsidR="00563857">
        <w:instrText>ADDIN CSL_CITATION { "citationItems" : [ { "id" : "ITEM-1", "itemData" : { "DOI" : "10.1088/0022-3727/49/10/105301", "ISSN" : "0022-3727", "author" : [ { "dropping-particle" : "", "family" : "Serrano-Esparza", "given" : "In\u00e9s", "non-dropping-particle" : "", "parse-names" : false, "suffix" : "" }, { "dropping-particle" : "", "family" : "Fan", "given" : "Jiyu", "non-dropping-particle" : "", "parse-names" : false, "suffix" : "" }, { "dropping-particle" : "", "family" : "Michalik", "given" : "Jan M", "non-dropping-particle" : "", "parse-names" : false, "suffix" : "" }, { "dropping-particle" : "", "family" : "Rodr\u00edguez", "given" : "Luis Alfredo", "non-dropping-particle" : "", "parse-names" : false, "suffix" : "" }, { "dropping-particle" : "", "family" : "Ibarra", "given" : "Manuel Ricardo", "non-dropping-particle" : "", "parse-names" : false, "suffix" : "" }, { "dropping-particle" : "", "family" : "Teresa", "given" : "Jos\u00e9 Mar\u00eda", "non-dropping-particle" : "de", "parse-names" : false, "suffix" : "" } ], "container-title" : "Journal of Physics D: Applied Physics", "id" : "ITEM-1", "issue" : "10", "issued" : { "date-parts" : [ [ "2016" ] ] }, "page" : "105301", "title" : "The nature of graphene\u2013metal bonding probed by Raman spectroscopy: the special case of cobalt", "type" : "article-journal", "volume" : "49" }, "uris" : [ "http://www.mendeley.com/documents/?uuid=319333c2-ec51-4d6e-b23a-acaa230eae77" ] }, { "id" : "ITEM-2", "itemData" : { "abstract" : "Nine years have passed since the discovery of graphene, all of them dense of research works and publications that, piece by piece, shed more light on the properties of this extraordinary material. With more understanding of its best qualities, a more precise prospect of the applications that would better pro t from its use has been de ned. High Frequency devices, like mixers and power ampli ers, and Flexible and Transparent electronics are the most promising elds. In those elds great attention is devoted to two subjects: the downscaling of the dimensions of the graphene transistor, in order to reduce the carriers travel time and attain increasingly larger fractions of ballistic electronic transport; and the optimization of the contact parasitics. Both are highly bene cial to the maximization of the device's RF Figures Of Merit. In this thesis, Two models have been developed to address such topics: the rst served both the quasi-ballistic large-area graphene and graphene nanoribbon transistors. It demonstrated the correlation between ballistic and di usive electron transport and device length, and extracted the large signal DC currents and transconductances. The second reproduced the high-frequency conduction through graphene and its contact parasitics. The latter also motivated the development and fabrication of a RF test bed on a dedicated plastic technology, enabling the RF characterization of the contact impedance and of the speci c interfacial impedance of monolayer CVD graphene.", "author" : [ { "dropping-particle" : "", "family" : "Vincenzi", "given" : "Giancarlo", "non-dropping-particle" : "", "parse-names" : false, "suffix" : "" } ], "id" : "ITEM-2", "issued" : { "date-parts" : [ [ "2014" ] ] }, "number-of-pages" : "129", "publisher" : "University of Toulouse", "title" : "Graphene: FET and metal contact modeling", "type" : "thesis" }, "uris" : [ "http://www.mendeley.com/documents/?uuid=8f05e076-3904-496e-ba95-30b7710f0496" ] } ], "mendeley" : { "formattedCitation" : "[36], [57]", "plainTextFormattedCitation" : "[36], [57]", "previouslyFormattedCitation" : "[36], [57]" }, "properties" : { "noteIndex" : 0 }, "schema" : "https://github.com/citation-style-language/schema/raw/master/csl-citation.json" }</w:instrText>
      </w:r>
      <w:r w:rsidR="00563857">
        <w:fldChar w:fldCharType="separate"/>
      </w:r>
      <w:r w:rsidR="00563857" w:rsidRPr="00555757">
        <w:rPr>
          <w:noProof/>
        </w:rPr>
        <w:t>[36], [57]</w:t>
      </w:r>
      <w:r w:rsidR="00563857">
        <w:fldChar w:fldCharType="end"/>
      </w:r>
      <w:r w:rsidR="006D3C6A">
        <w:t xml:space="preserve">. </w:t>
      </w:r>
    </w:p>
    <w:p w:rsidR="00C07D0F" w:rsidRDefault="00771A9D" w:rsidP="00D4012A">
      <w:r>
        <w:t>To compare Ti/Pd vs Cr/Pd stacks, we fabricated 25 devices of each and fitted it to the constant mobility model</w:t>
      </w:r>
      <w:r>
        <w:fldChar w:fldCharType="begin" w:fldLock="1"/>
      </w:r>
      <w:r w:rsidR="00F115A7">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previouslyFormattedCitation" : "[58]" }, "properties" : { "noteIndex" : 0 }, "schema" : "https://github.com/citation-style-language/schema/raw/master/csl-citation.json" }</w:instrText>
      </w:r>
      <w:r>
        <w:fldChar w:fldCharType="separate"/>
      </w:r>
      <w:r w:rsidRPr="00771A9D">
        <w:rPr>
          <w:noProof/>
        </w:rPr>
        <w:t>[58]</w:t>
      </w:r>
      <w:r>
        <w:fldChar w:fldCharType="end"/>
      </w:r>
      <w:r>
        <w:t xml:space="preserve">, which provides a single value for the contact resistance. The fabrication procedure is similar to that outlined in </w:t>
      </w:r>
      <w:r w:rsidR="00216129">
        <w:fldChar w:fldCharType="begin"/>
      </w:r>
      <w:r w:rsidR="00216129">
        <w:instrText xml:space="preserve"> REF _Ref489899167 \r \h </w:instrText>
      </w:r>
      <w:r w:rsidR="00216129">
        <w:fldChar w:fldCharType="separate"/>
      </w:r>
      <w:r w:rsidR="00216129">
        <w:rPr>
          <w:cs/>
        </w:rPr>
        <w:t>‎</w:t>
      </w:r>
      <w:r w:rsidR="00216129">
        <w:t>Appendix B</w:t>
      </w:r>
      <w:r w:rsidR="00216129">
        <w:fldChar w:fldCharType="end"/>
      </w:r>
      <w:r>
        <w:t xml:space="preserve">, without the top-gate metal deposition. </w:t>
      </w:r>
      <w:r w:rsidR="001714C9">
        <w:t xml:space="preserve">The devices are similar to those shown in </w:t>
      </w:r>
      <w:r w:rsidR="001714C9">
        <w:fldChar w:fldCharType="begin"/>
      </w:r>
      <w:r w:rsidR="001714C9">
        <w:instrText xml:space="preserve"> REF _Ref489901797 \h </w:instrText>
      </w:r>
      <w:r w:rsidR="001714C9">
        <w:fldChar w:fldCharType="separate"/>
      </w:r>
      <w:r w:rsidR="001714C9">
        <w:t xml:space="preserve">Figure </w:t>
      </w:r>
      <w:r w:rsidR="001714C9">
        <w:rPr>
          <w:noProof/>
          <w:cs/>
        </w:rPr>
        <w:t>‎</w:t>
      </w:r>
      <w:r w:rsidR="001714C9">
        <w:rPr>
          <w:noProof/>
        </w:rPr>
        <w:t>6</w:t>
      </w:r>
      <w:r w:rsidR="001714C9">
        <w:t>.</w:t>
      </w:r>
      <w:r w:rsidR="001714C9">
        <w:rPr>
          <w:noProof/>
        </w:rPr>
        <w:t>1</w:t>
      </w:r>
      <w:r w:rsidR="001714C9">
        <w:fldChar w:fldCharType="end"/>
      </w:r>
      <w:r w:rsidR="001714C9">
        <w:t>, and where fabricated using CVD graphene on SiO</w:t>
      </w:r>
      <w:r w:rsidR="001714C9" w:rsidRPr="001714C9">
        <w:rPr>
          <w:vertAlign w:val="subscript"/>
        </w:rPr>
        <w:t>2</w:t>
      </w:r>
      <w:r w:rsidR="001714C9">
        <w:t>.</w:t>
      </w:r>
      <w:r w:rsidR="006D3C6A">
        <w:t xml:space="preserve"> </w:t>
      </w:r>
      <w:r w:rsidR="00D4012A">
        <w:t>W</w:t>
      </w:r>
      <w:r w:rsidR="006D3C6A">
        <w:t>e found that titanium consistently gives lower contact resistance</w:t>
      </w:r>
      <w:r w:rsidR="00411696">
        <w:t>, with less spread in statistical data</w:t>
      </w:r>
      <w:r w:rsidR="00FC05BD">
        <w:t>; a box plot of the fitted data is shown in</w:t>
      </w:r>
      <w:r w:rsidR="008C69C0">
        <w:t xml:space="preserve"> </w:t>
      </w:r>
      <w:r w:rsidR="008C69C0">
        <w:fldChar w:fldCharType="begin"/>
      </w:r>
      <w:r w:rsidR="008C69C0">
        <w:instrText xml:space="preserve"> REF _Ref489900135 \h </w:instrText>
      </w:r>
      <w:r w:rsidR="008C69C0">
        <w:fldChar w:fldCharType="separate"/>
      </w:r>
      <w:r w:rsidR="00D4012A">
        <w:t xml:space="preserve">Figure </w:t>
      </w:r>
      <w:r w:rsidR="00D4012A">
        <w:rPr>
          <w:noProof/>
          <w:cs/>
        </w:rPr>
        <w:t>‎</w:t>
      </w:r>
      <w:r w:rsidR="00D4012A">
        <w:rPr>
          <w:noProof/>
        </w:rPr>
        <w:t>6</w:t>
      </w:r>
      <w:r w:rsidR="00D4012A">
        <w:t>.</w:t>
      </w:r>
      <w:r w:rsidR="00D4012A">
        <w:rPr>
          <w:noProof/>
        </w:rPr>
        <w:t>2</w:t>
      </w:r>
      <w:r w:rsidR="008C69C0">
        <w:fldChar w:fldCharType="end"/>
      </w:r>
      <w:r w:rsidR="006D3C6A">
        <w:t>.</w:t>
      </w:r>
    </w:p>
    <w:p w:rsidR="005C28C1" w:rsidRDefault="00FC05BD" w:rsidP="001B5E56">
      <w:pPr>
        <w:keepNext/>
        <w:jc w:val="center"/>
      </w:pPr>
      <w:r>
        <w:rPr>
          <w:noProof/>
        </w:rPr>
        <w:drawing>
          <wp:inline distT="0" distB="0" distL="0" distR="0">
            <wp:extent cx="4030774" cy="3023081"/>
            <wp:effectExtent l="0" t="0" r="825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r_vs_T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40903" cy="3030678"/>
                    </a:xfrm>
                    <a:prstGeom prst="rect">
                      <a:avLst/>
                    </a:prstGeom>
                  </pic:spPr>
                </pic:pic>
              </a:graphicData>
            </a:graphic>
          </wp:inline>
        </w:drawing>
      </w:r>
    </w:p>
    <w:p w:rsidR="00FC05BD" w:rsidRDefault="005C28C1" w:rsidP="00755BE5">
      <w:pPr>
        <w:pStyle w:val="Caption"/>
      </w:pPr>
      <w:bookmarkStart w:id="13" w:name="_Ref489900135"/>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2</w:t>
      </w:r>
      <w:r w:rsidR="00E417FD">
        <w:fldChar w:fldCharType="end"/>
      </w:r>
      <w:bookmarkEnd w:id="13"/>
      <w:r>
        <w:t xml:space="preserve"> Box plot of extracted contact resistance value for Cr/Pd and Ti/Pd metal stacks. The layer thickness was 1.5/40 nm for each stack</w:t>
      </w:r>
      <w:r w:rsidR="00755BE5">
        <w:t>. T</w:t>
      </w:r>
      <w:r>
        <w:t>he data analysis was performed using measurements from 25 devices for each metal stack.</w:t>
      </w:r>
      <w:r w:rsidR="00755BE5">
        <w:t xml:space="preserve"> The box plot whisker edges correspond to the extreme data points, the blue box limits correspond to the 75% and 25% percentile points and the red horizontal line is the median of the data.</w:t>
      </w:r>
      <w:r w:rsidR="006523DF">
        <w:t xml:space="preserve"> The results show the the Ti/Pd stack shows less spread and lower contact resistance compared to Cr/Pd.</w:t>
      </w:r>
    </w:p>
    <w:p w:rsidR="004D3A95" w:rsidRPr="004D3A95" w:rsidRDefault="00F115A7" w:rsidP="00163F32">
      <w:r>
        <w:t>The spread in Ti/Pd and Cr/Pd can be attributed to the formation of metal oxides at the adhesion layer/graphene interface</w:t>
      </w:r>
      <w:r>
        <w:fldChar w:fldCharType="begin" w:fldLock="1"/>
      </w:r>
      <w:r w:rsidR="003A5315">
        <w:instrText>ADDIN CSL_CITATION { "citationItems" : [ { "id" : "ITEM-1",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1", "issue" : "15", "issued" : { "date-parts" : [ [ "2015", "10", "12" ] ] }, "page" : "153104", "title" : "Transition metal contacts to graphene", "type" : "article-journal", "volume" : "107" }, "uris" : [ "http://www.mendeley.com/documents/?uuid=774c808b-24b7-49cb-903e-cdf58009b1f5" ] } ], "mendeley" : { "formattedCitation" : "[40]", "plainTextFormattedCitation" : "[40]", "previouslyFormattedCitation" : "[40]" }, "properties" : { "noteIndex" : 0 }, "schema" : "https://github.com/citation-style-language/schema/raw/master/csl-citation.json" }</w:instrText>
      </w:r>
      <w:r>
        <w:fldChar w:fldCharType="separate"/>
      </w:r>
      <w:r w:rsidRPr="00F115A7">
        <w:rPr>
          <w:noProof/>
        </w:rPr>
        <w:t>[40]</w:t>
      </w:r>
      <w:r>
        <w:fldChar w:fldCharType="end"/>
      </w:r>
      <w:r>
        <w:t xml:space="preserve">. </w:t>
      </w:r>
      <w:r w:rsidR="001C43A8">
        <w:t>The lower spread and median in Ti/Pd points towards less oxidation of Ti in our process relative to Cr.</w:t>
      </w:r>
      <w:r w:rsidR="00E747DA">
        <w:t xml:space="preserve"> The spread of the data and the dependence of the stack contact resistance on the metal deposition conditions </w:t>
      </w:r>
      <w:r w:rsidR="00AF24FF">
        <w:t>elucidates the importance of fully reporting the deposition conditions</w:t>
      </w:r>
      <w:r w:rsidR="003A5315">
        <w:t>.</w:t>
      </w:r>
      <w:r w:rsidR="00AF24FF">
        <w:t xml:space="preserve"> </w:t>
      </w:r>
      <w:r w:rsidR="003A5315">
        <w:t>W</w:t>
      </w:r>
      <w:r w:rsidR="00AF24FF">
        <w:t>hen reporting contact resistance measurement data</w:t>
      </w:r>
      <w:r w:rsidR="004308B0">
        <w:t>, deposition system-dependent characteristics (deposition rate, deposition pressure, purity of the metal source) can have a profound effect on the reported data, which can be contradictory</w:t>
      </w:r>
      <w:r w:rsidR="00FE02D9">
        <w:t xml:space="preserve"> </w:t>
      </w:r>
      <w:r w:rsidR="00163F32">
        <w:t>if not information is given on the deposition conditions</w:t>
      </w:r>
      <w:r w:rsidR="003A5315">
        <w:fldChar w:fldCharType="begin" w:fldLock="1"/>
      </w:r>
      <w:r w:rsidR="0026222D">
        <w:instrText>ADDIN CSL_CITATION { "citationItems" : [ { "id" : "ITEM-1", "itemData" : { "DOI" : "10.1109/IEDM.2012.6478975", "ISBN" : "978-1-4673-4871-3", "author" : [ { "dropping-particle" : "", "family" : "Nagashio", "given" : "K.", "non-dropping-particle" : "", "parse-names" : false, "suffix" : "" }, { "dropping-particle" : "", "family" : "Ifuku", "given" : "R.", "non-dropping-particle" : "", "parse-names" : false, "suffix" : "" }, { "dropping-particle" : "", "family" : "Moriyama", "given" : "T.", "non-dropping-particle" : "", "parse-names" : false, "suffix" : "" }, { "dropping-particle" : "", "family" : "Nishimura", "given" : "T.", "non-dropping-particle" : "", "parse-names" : false, "suffix" : "" }, { "dropping-particle" : "", "family" : "Toriumi", "given" : "a.", "non-dropping-particle" : "", "parse-names" : false, "suffix" : "" } ], "container-title" : "2012 International Electron Devices Meeting", "id" : "ITEM-1", "issue" : "c", "issued" : { "date-parts" : [ [ "2012", "12" ] ] }, "page" : "4.1.1-4.1.4", "publisher" : "Ieee", "title" : "Intrinsic graphene/metal contact", "type" : "article-journal", "volume" : "8" }, "uris" : [ "http://www.mendeley.com/documents/?uuid=d36788c3-9a2f-4737-9a4c-446295d9e24f" ] }, { "id" : "ITEM-2", "itemData" : { "DOI" : "10.1109/IEDM.2011.6131475", "ISBN" : "978-1-4577-0505-2", "author" : [ { "dropping-particle" : "", "family" : "Nagashio", "given" : "K.", "non-dropping-particle" : "", "parse-names" : false, "suffix" : "" }, { "dropping-particle" : "", "family" : "Moriyama", "given" : "T.", "non-dropping-particle" : "", "parse-names" : false, "suffix" : "" }, { "dropping-particle" : "", "family" : "Ifuku", "given" : "R.", "non-dropping-particle" : "", "parse-names" : false, "suffix" : "" }, { "dropping-particle" : "", "family" : "Yamashita", "given" : "T.", "non-dropping-particle" : "", "parse-names" : false, "suffix" : "" }, { "dropping-particle" : "", "family" : "Nishimura", "given" : "T.", "non-dropping-particle" : "", "parse-names" : false, "suffix" : "" }, { "dropping-particle" : "", "family" : "Toriumi", "given" : "A.", "non-dropping-particle" : "", "parse-names" : false, "suffix" : "" } ], "container-title" : "IEEE Electron Device Meeting", "id" : "ITEM-2", "issued" : { "date-parts" : [ [ "2011", "12" ] ] }, "page" : "2.4.1-2.4.4", "publisher" : "Ieee", "title" : "Is graphene contacting with metal still graphene?", "type" : "article-journal", "volume" : "5" }, "uris" : [ "http://www.mendeley.com/documents/?uuid=65cd0c73-599b-44d9-a7ba-55cbdcfce8e3" ] }, { "id" : "ITEM-3", "itemData" : { "DOI" : "10.3390/cryst3010257", "ISSN" : "2073-4352", "author" : [ { "dropping-particle" : "", "family" : "Liu", "given" : "Wenjun", "non-dropping-particle" : "", "parse-names" : false, "suffix" : "" }, { "dropping-particle" : "", "family" : "Wei", "given" : "Jun", "non-dropping-particle" : "", "parse-names" : false, "suffix" : "" }, { "dropping-particle" : "", "family" : "Sun", "given" : "Xiaowei", "non-dropping-particle" : "", "parse-names" : false, "suffix" : "" }, { "dropping-particle" : "", "family" : "Yu", "given" : "Hongyu", "non-dropping-particle" : "", "parse-names" : false, "suffix" : "" } ], "container-title" : "Crystals", "id" : "ITEM-3", "issue" : "1", "issued" : { "date-parts" : [ [ "2013", "3", "18" ] ] }, "page" : "257-274", "title" : "A Study on Graphene\u2014Metal Contact", "type" : "article-journal", "volume" : "3" }, "uris" : [ "http://www.mendeley.com/documents/?uuid=84e40683-b591-4cf3-bfdd-2d7ed5e83358" ] }, { "id" : "ITEM-4", "itemData" : { "DOI" : "10.5714/CL.2013.14.3.162", "ISSN" : "1976-4251", "author" : [ { "dropping-particle" : "", "family" : "Song", "given" : "Seung Min", "non-dropping-particle" : "", "parse-names" : false, "suffix" : "" }, { "dropping-particle" : "", "family" : "Cho", "given" : "Byung Jin", "non-dropping-particle" : "", "parse-names" : false, "suffix" : "" } ], "container-title" : "Carbon letters", "id" : "ITEM-4", "issue" : "3", "issued" : { "date-parts" : [ [ "2013", "7", "31" ] ] }, "note" : "Nice review on the contact resistance of devices with graphene.", "page" : "162-170", "title" : "Contact resistance in graphene channel transistors", "type" : "article-journal", "volume" : "14" }, "uris" : [ "http://www.mendeley.com/documents/?uuid=4bbcf5e8-94e3-473b-964c-a0391bb54491" ] }, { "id" : "ITEM-5", "itemData" : { "DOI" : "10.1143/JJAP.50.070108", "ISSN" : "0021-4922", "author" : [ { "dropping-particle" : "", "family" : "Nagashio", "given" : "Kosuke", "non-dropping-particle" : "", "parse-names" : false, "suffix" : "" }, { "dropping-particle" : "", "family" : "Toriumi", "given" : "Akira", "non-dropping-particle" : "", "parse-names" : false, "suffix" : "" } ], "container-title" : "Japanese Journal of Applied Physics", "id" : "ITEM-5", "issue" : "7", "issued" : { "date-parts" : [ [ "2011", "7", "20" ] ] }, "note" : "Amazing review on Graphene/Metal contacts", "page" : "070108", "title" : "Density-of-States Limited Contact Resistance in Graphene Field-Effect Transistors", "type" : "article-journal", "volume" : "50" }, "uris" : [ "http://www.mendeley.com/documents/?uuid=cbbe5ae9-6977-446e-8e03-0535c4dc87bd" ] }, { "id" : "ITEM-6", "itemData" : { "DOI" : "10.1109/TNANO.2011.2178611", "ISSN" : "1536-125X", "author" : [ { "dropping-particle" : "", "family" : "Knoch", "given" : "Joachim", "non-dropping-particle" : "", "parse-names" : false, "suffix" : "" }, { "dropping-particle" : "", "family" : "Chen", "given" : "Zhihong", "non-dropping-particle" : "", "parse-names" : false, "suffix" : "" }, { "dropping-particle" : "", "family" : "Appenzeller", "given" : "Joerg", "non-dropping-particle" : "", "parse-names" : false, "suffix" : "" } ], "container-title" : "IEEE Transactions on Electron DevicesIEEE Transactions on Nanotechnology", "id" : "ITEM-6", "issue" : "3", "issued" : { "date-parts" : [ [ "2012", "5" ] ] }, "note" : "Discuss the secondary kink in the R vs Back gate voltage curve for Graphene.", "page" : "513-519", "title" : "Properties of Metal\u2013Graphene Contacts", "type" : "article-journal", "volume" : "11" }, "uris" : [ "http://www.mendeley.com/documents/?uuid=933e1954-c746-46dd-9e17-8fe695e3f602" ] }, { "id" : "ITEM-7", "itemData" : { "DOI" : "10.1016/j.physe.2009.11.080", "ISSN" : "13869477", "author" : [ { "dropping-particle" : "", "family" : "Russo", "given" : "S.", "non-dropping-particle" : "", "parse-names" : false, "suffix" : "" }, { "dropping-particle" : "", "family" : "Craciun", "given" : "M.F.", "non-dropping-particle" : "", "parse-names" : false, "suffix" : "" }, { "dropping-particle" : "", "family" : "Yamamoto", "given" : "M.", "non-dropping-particle" : "", "parse-names" : false, "suffix" : "" }, { "dropping-particle" : "", "family" : "Morpurgo", "given" : "a.F.", "non-dropping-particle" : "", "parse-names" : false, "suffix" : "" }, { "dropping-particle" : "", "family" : "Tarucha", "given" : "S.", "non-dropping-particle" : "", "parse-names" : false, "suffix" : "" } ], "container-title" : "Physica E: Low-dimensional Systems and Nanostructures", "id" : "ITEM-7", "issue" : "4", "issued" : { "date-parts" : [ [ "2010", "2" ] ] }, "note" : "Contact resistance of different materials with graphene. Proposes role of grain size in contact resistnace.", "page" : "677-679", "publisher" : "Elsevier", "title" : "Contact resistance in graphene-based devices", "type" : "article-journal", "volume" : "42" }, "uris" : [ "http://www.mendeley.com/documents/?uuid=e07866d7-4217-4566-92df-11594e43d03c" ] }, { "id" : "ITEM-8", "itemData" : { "DOI" : "10.1016/j.diamond.2012.01.019", "ISSN" : "09259635", "abstract" : "In order to search a guideline to prepare low-resistance ohmic contacts to graphene by depositing a single metal element, the contact resistance (RC) is measured by a transmission line method (TLM) for a variety of metals (Ti, Ag, Co, Cr, Fe, Ni, and Pd) contacting to the graphene channel. To obtain the precise RC value, we fabricate a defined rectangular graphene channel and a TLM pattern with uniform interface area and channel width. The RC value as small as 700\u00b1500\u03a9\u03bcm for Ti contact is obtained, which is smaller than the value reported previously. In addition, we find that the RC is not strongly related to the metal work function and is significantly affected by the microstructure of the metals. We conclude that the chemical cleaning and the control of the microstructure of the metal films are essential for preparing the low-resistance ohmic contact to achieve the direct contact between the metal and the graphene.", "author" : [ { "dropping-particle" : "", "family" : "Watanabe", "given" : "Eiichiro", "non-dropping-particle" : "", "parse-names" : false, "suffix" : "" }, { "dropping-particle" : "", "family" : "Conwill", "given" : "Arolyn", "non-dropping-particle" : "", "parse-names" : false, "suffix" : "" }, { "dropping-particle" : "", "family" : "Tsuya", "given" : "Daiju", "non-dropping-particle" : "", "parse-names" : false, "suffix" : "" }, { "dropping-particle" : "", "family" : "Koide", "given" : "Yasuo", "non-dropping-particle" : "", "parse-names" : false, "suffix" : "" } ], "container-title" : "Diamond and Related Materials", "id" : "ITEM-8", "issued" : { "date-parts" : [ [ "2012", "4" ] ] }, "note" : "Contact resistance of different materials with graphene. Proposes role of grain size in contact resistnace.", "page" : "171-174", "title" : "Low contact resistance metals for graphene based devices", "type" : "article-journal", "volume" : "24" }, "uris" : [ "http://www.mendeley.com/documents/?uuid=8acfbd6a-c727-4724-a54d-d8b6464d3411" ] }, { "id" : "ITEM-9", "itemData" : { "DOI" : "10.1063/1.4933192", "ISSN" : "0003-6951", "author" : [ { "dropping-particle" : "", "family" : "Politou", "given" : "Maria", "non-dropping-particle" : "", "parse-names" : false, "suffix" : "" }, { "dropping-particle" : "", "family" : "Asselberghs", "given" : "Inge", "non-dropping-particle" : "", "parse-names" : false, "suffix" : "" }, { "dropping-particle" : "", "family" : "Radu", "given" : "Iuliana", "non-dropping-particle" : "", "parse-names" : false, "suffix" : "" }, { "dropping-particle" : "", "family" : "Conard", "given" : "Thierry", "non-dropping-particle" : "", "parse-names" : false, "suffix" : "" }, { "dropping-particle" : "", "family" : "Richard", "given" : "Olivier", "non-dropping-particle" : "", "parse-names" : false, "suffix" : "" }, { "dropping-particle" : "", "family" : "Lee", "given" : "Chang Seung", "non-dropping-particle" : "", "parse-names" : false, "suffix" : "" }, { "dropping-particle" : "", "family" : "Martens", "given" : "Koen", "non-dropping-particle" : "", "parse-names" : false, "suffix" : "" }, { "dropping-particle" : "", "family" : "Sayan", "given" : "Safak", "non-dropping-particle" : "", "parse-names" : false, "suffix" : "" }, { "dropping-particle" : "", "family" : "Huyghebaert", "given" : "Cedric", "non-dropping-particle" : "", "parse-names" : false, "suffix" : "" }, { "dropping-particle" : "", "family" : "Tokei", "given" : "Zsolt", "non-dropping-particle" : "", "parse-names" : false, "suffix" : "" }, { "dropping-particle" : "", "family" : "Gendt", "given" : "Stefan", "non-dropping-particle" : "De", "parse-names" : false, "suffix" : "" }, { "dropping-particle" : "", "family" : "Heyns", "given" : "Marc", "non-dropping-particle" : "", "parse-names" : false, "suffix" : "" } ], "container-title" : "Applied Physics Letters", "id" : "ITEM-9", "issue" : "15", "issued" : { "date-parts" : [ [ "2015", "10", "12" ] ] }, "page" : "153104", "title" : "Transition metal contacts to graphene", "type" : "article-journal", "volume" : "107" }, "uris" : [ "http://www.mendeley.com/documents/?uuid=774c808b-24b7-49cb-903e-cdf58009b1f5" ] }, { "id" : "ITEM-10", "itemData" : { "DOI" : "10.1016/j.ssc.2012.04.042", "ISSN" : "00381098", "author" : [ { "dropping-particle" : "", "family" : "Venugopal", "given" : "Archana", "non-dropping-particle" : "", "parse-names" : false, "suffix" : "" }, { "dropping-particle" : "", "family" : "Colombo", "given" : "Luigi", "non-dropping-particle" : "", "parse-names" : false, "suffix" : "" }, { "dropping-particle" : "", "family" : "Vogel", "given" : "Eric M.", "non-dropping-particle" : "", "parse-names" : false, "suffix" : "" } ], "container-title" : "Solid State Communications", "id" : "ITEM-10", "issue" : "15", "issued" : { "date-parts" : [ [ "2012", "8" ] ] }, "page" : "1311-1316", "publisher" : "Elsevier", "title" : "Issues with characterizing transport properties of graphene field effect transistors", "type" : "article-journal", "volume" : "152" }, "uris" : [ "http://www.mendeley.com/documents/?uuid=5cc25cce-4221-4175-8d3c-c3d0c97edb02" ] } ], "mendeley" : { "formattedCitation" : "[25], [29], [34], [40], [44], [50], [53], [54], [59], [60]", "plainTextFormattedCitation" : "[25], [29], [34], [40], [44], [50], [53], [54], [59], [60]", "previouslyFormattedCitation" : "[25], [29], [34], [40], [44], [50], [53], [54], [59], [60]" }, "properties" : { "noteIndex" : 0 }, "schema" : "https://github.com/citation-style-language/schema/raw/master/csl-citation.json" }</w:instrText>
      </w:r>
      <w:r w:rsidR="003A5315">
        <w:fldChar w:fldCharType="separate"/>
      </w:r>
      <w:r w:rsidR="003A5315" w:rsidRPr="003A5315">
        <w:rPr>
          <w:noProof/>
        </w:rPr>
        <w:t>[25], [29], [34], [40], [44], [50], [53], [54], [59], [60]</w:t>
      </w:r>
      <w:r w:rsidR="003A5315">
        <w:fldChar w:fldCharType="end"/>
      </w:r>
      <w:r w:rsidR="004308B0">
        <w:t>.</w:t>
      </w:r>
      <w:r w:rsidR="00A96F60">
        <w:t xml:space="preserve"> </w:t>
      </w:r>
    </w:p>
    <w:p w:rsidR="008F62A8" w:rsidRDefault="008F62A8" w:rsidP="008C27E2">
      <w:pPr>
        <w:pStyle w:val="Heading3"/>
      </w:pPr>
      <w:r>
        <w:t xml:space="preserve">Thermal Interface </w:t>
      </w:r>
      <w:r w:rsidR="004E2D7C">
        <w:t>Resistance</w:t>
      </w:r>
    </w:p>
    <w:p w:rsidR="001E5714" w:rsidRDefault="001E5714" w:rsidP="009C4448">
      <w:r>
        <w:t xml:space="preserve">The thermal interface conductance affects how much Joule heating created by the electrical contact resistance flows through the channel, raising its temperature. </w:t>
      </w:r>
      <w:r>
        <w:fldChar w:fldCharType="begin"/>
      </w:r>
      <w:r>
        <w:instrText xml:space="preserve"> REF _Ref489905083 \h </w:instrText>
      </w:r>
      <w:r>
        <w:fldChar w:fldCharType="separate"/>
      </w:r>
      <w:r>
        <w:t xml:space="preserve">Figure </w:t>
      </w:r>
      <w:r>
        <w:rPr>
          <w:noProof/>
          <w:cs/>
        </w:rPr>
        <w:t>‎</w:t>
      </w:r>
      <w:r>
        <w:rPr>
          <w:noProof/>
        </w:rPr>
        <w:t>6</w:t>
      </w:r>
      <w:r>
        <w:t>.</w:t>
      </w:r>
      <w:r>
        <w:rPr>
          <w:noProof/>
        </w:rPr>
        <w:t>3</w:t>
      </w:r>
      <w:r>
        <w:fldChar w:fldCharType="end"/>
      </w:r>
      <w:r>
        <w:t xml:space="preserve"> shows a simplified </w:t>
      </w:r>
      <w:r>
        <w:lastRenderedPageBreak/>
        <w:t xml:space="preserve">contact thermal circuit depicting how Joule heating affects </w:t>
      </w:r>
      <w:r w:rsidR="00D67003">
        <w:t>the temperature of the channel</w:t>
      </w:r>
      <w:r w:rsidR="007D5E3D">
        <w:t xml:space="preserve">. </w:t>
      </w:r>
      <w:r w:rsidR="00D67003">
        <w:fldChar w:fldCharType="begin"/>
      </w:r>
      <w:r w:rsidR="00D67003">
        <w:instrText xml:space="preserve"> REF _Ref489905083 \h </w:instrText>
      </w:r>
      <w:r w:rsidR="00D67003">
        <w:fldChar w:fldCharType="separate"/>
      </w:r>
      <w:r w:rsidR="00D67003">
        <w:t xml:space="preserve">Figure </w:t>
      </w:r>
      <w:r w:rsidR="00D67003">
        <w:rPr>
          <w:noProof/>
          <w:cs/>
        </w:rPr>
        <w:t>‎</w:t>
      </w:r>
      <w:r w:rsidR="00D67003">
        <w:rPr>
          <w:noProof/>
        </w:rPr>
        <w:t>6</w:t>
      </w:r>
      <w:r w:rsidR="00D67003">
        <w:t>.</w:t>
      </w:r>
      <w:r w:rsidR="00D67003">
        <w:rPr>
          <w:noProof/>
        </w:rPr>
        <w:t>3</w:t>
      </w:r>
      <w:r w:rsidR="00D67003">
        <w:fldChar w:fldCharType="end"/>
      </w:r>
      <w:r w:rsidR="00D67003">
        <w:t xml:space="preserve"> is valid when </w:t>
      </w:r>
      <w:r w:rsidR="003124C8">
        <w:t xml:space="preserve">a doped graphene FET is </w:t>
      </w:r>
      <w:r w:rsidR="00D67003">
        <w:t>operating in low-field transport regime</w:t>
      </w:r>
      <w:r w:rsidR="003124C8">
        <w:t xml:space="preserve">, causing a negligible amount of Joule heating inside the channel. </w:t>
      </w:r>
      <w:r w:rsidR="00CB1538">
        <w:t>This</w:t>
      </w:r>
      <w:r w:rsidR="00AD4158">
        <w:t xml:space="preserve"> model</w:t>
      </w:r>
      <w:r w:rsidR="00CB1538">
        <w:t xml:space="preserve"> is different from the high-field transport</w:t>
      </w:r>
      <w:r w:rsidR="00AD4158">
        <w:t xml:space="preserve"> models</w:t>
      </w:r>
      <w:r w:rsidR="00CB1538">
        <w:t>, where the Fermi level spatial variation can cause the formation of a hot spot inside the channel</w:t>
      </w:r>
      <w:r w:rsidR="00AD4158">
        <w:t xml:space="preserve"> at the position of the charge neutrality point</w:t>
      </w:r>
      <w:r w:rsidR="0026222D">
        <w:fldChar w:fldCharType="begin" w:fldLock="1"/>
      </w:r>
      <w:r w:rsidR="00A61FC8">
        <w:instrText>ADDIN CSL_CITATION { "citationItems" : [ { "id" : "ITEM-1", "itemData" : { "DOI" : "10.1038/nnano.2010.90", "ISBN" : "1748-3387", "ISSN" : "1748-3387", "PMID" : "20453854", "abstract" : "The high carrier mobility and thermal conductivity of graphene make it a candidate material for future high-speed electronic devices. Although the thermal behaviour of high-speed devices can limit their performance, the thermal properties of graphene devices remain incompletely understood. Here, we show that spatially resolved thermal radiation from biased graphene transistors can be used to extract the temperature distribution, carrier densities and spatial location of the Dirac point in the graphene channel. The graphene exhibits a temperature maximum with a location that can be controlled by the gate voltage. Stationary hot spots are also observed. Infrared emission represents a convenient and non-invasive characterization tool for graphene devices.", "author" : [ { "dropping-particle" : "", "family" : "Freitag", "given" : "Marcus", "non-dropping-particle" : "", "parse-names" : false, "suffix" : "" }, { "dropping-particle" : "", "family" : "Chiu", "given" : "Hsin-Ying", "non-dropping-particle" : "", "parse-names" : false, "suffix" : "" }, { "dropping-particle" : "", "family" : "Steiner", "given" : "Mathias", "non-dropping-particle" : "", "parse-names" : false, "suffix" : "" }, { "dropping-particle" : "", "family" : "Perebeinos", "given" : "Vasili", "non-dropping-particle" : "", "parse-names" : false, "suffix" : "" }, { "dropping-particle" : "", "family" : "Avouris", "given" : "Phaedon", "non-dropping-particle" : "", "parse-names" : false, "suffix" : "" } ], "container-title" : "Nature nanotechnology", "id" : "ITEM-1", "issue" : "7", "issued" : { "date-parts" : [ [ "2010" ] ] }, "page" : "497-501", "publisher" : "Nature Publishing Group", "title" : "Thermal infrared emission from biased graphene.", "type" : "article-journal", "volume" : "5" }, "uris" : [ "http://www.mendeley.com/documents/?uuid=939f0195-8c15-40c2-9954-48b7655e82ff", "http://www.mendeley.com/documents/?uuid=4b1a6407-fe8a-4644-a4c0-478a27852b2c" ] }, { "id" : "ITEM-2", "itemData" : { "author" : [ { "dropping-particle" : "", "family" : "Transport", "given" : "High-field", "non-dropping-particle" : "", "parse-names" : false, "suffix" : "" }, { "dropping-particle" : "", "family" : "Heating", "given" : "Localized", "non-dropping-particle" : "", "parse-names" : false, "suffix" : "" }, { "dropping-particle" : "", "family" : "Transistors", "given" : "Graphene", "non-dropping-particle" : "", "parse-names" : false, "suffix" : "" } ], "id" : "ITEM-2", "issue" : "10", "issued" : { "date-parts" : [ [ "2011" ] ] }, "page" : "7936-7944", "title" : "Scaling of High-Field Transport and Localized Heating in Graphene", "type" : "article-journal" }, "uris" : [ "http://www.mendeley.com/documents/?uuid=8f35efce-27c1-4651-91c7-c1dcd8a10462", "http://www.mendeley.com/documents/?uuid=102de8f6-b8d1-4a77-a543-31d01309fd55" ] }, { "id" : "ITEM-3",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3", "issue" : "5", "issued" : { "date-parts" : [ [ "2011" ] ] }, "page" : "287-290", "publisher" : "Nature Publishing Group", "title" : "Nanoscale Joule heating, Peltier cooling and current crowding at graphene-metal contacts.", "type" : "article-journal", "volume" : "6" }, "uris" : [ "http://www.mendeley.com/documents/?uuid=0d9208c8-b680-4981-84ff-38abc3e512f7", "http://www.mendeley.com/documents/?uuid=cb3f40b9-b296-4549-9856-f6fc6e7315cd" ] }, { "id" : "ITEM-4", "itemData" : { "DOI" : "10.1021/nl1011596", "ISBN" : "10.1021/nl1011596", "ISSN" : "1530-6984", "PMID" : "20521804", "abstract" : "We directly image hot spot formation in functioning mono- and bilayer graphene field effect transistors (GFETs) using infrared thermal microscopy. Correlating with an electrical-thermal transport model provides insight into carrier distributions, fields, and GFET power dissipation. The hot spot corresponds to the location of minimum charge density along the GFET; by changing the applied bias this can be shifted between electrodes or held in the middle of the channel in ambipolar transport. Interestingly, the hot spot shape bears the imprint of the density of states in mono- vs. bilayer graphene. More broadly, we find that thermal imaging combined with self-consistent simulation provides a non-invasive approach for more deeply examining transport and energy dissipation in nanoscale devices.", "author" : [ { "dropping-particle" : "", "family" : "Bae", "given" : "Myung-Ho", "non-dropping-particle" : "", "parse-names" : false, "suffix" : "" }, { "dropping-particle" : "", "family" : "Ong", "given" : "Zhun-Yong", "non-dropping-particle" : "", "parse-names" : false, "suffix" : "" }, { "dropping-particle" : "", "family" : "Estrada", "given" : "David", "non-dropping-particle" : "", "parse-names" : false, "suffix" : "" }, { "dropping-particle" : "", "family" : "Pop", "given" : "Eric", "non-dropping-particle" : "", "parse-names" : false, "suffix" : "" } ], "container-title" : "Nano Letters", "id" : "ITEM-4", "issue" : "12", "issued" : { "date-parts" : [ [ "2010", "12" ] ] }, "page" : "4787-4793", "title" : "Imaging, Simulation, and Electrostatic Control of Power Dissipation in Graphene Devices", "type" : "article-journal", "volume" : "10" }, "uris" : [ "http://www.mendeley.com/documents/?uuid=6b16ed36-1cae-4211-81c7-2ce3d6b7146b", "http://www.mendeley.com/documents/?uuid=2ecbe9bf-eb06-48c8-a188-91220f934312" ] } ], "mendeley" : { "formattedCitation" : "[61]\u2013[64]", "plainTextFormattedCitation" : "[61]\u2013[64]", "previouslyFormattedCitation" : "[61]\u2013[64]" }, "properties" : { "noteIndex" : 0 }, "schema" : "https://github.com/citation-style-language/schema/raw/master/csl-citation.json" }</w:instrText>
      </w:r>
      <w:r w:rsidR="0026222D">
        <w:fldChar w:fldCharType="separate"/>
      </w:r>
      <w:r w:rsidR="0026222D" w:rsidRPr="0026222D">
        <w:rPr>
          <w:noProof/>
        </w:rPr>
        <w:t>[61]–[64]</w:t>
      </w:r>
      <w:r w:rsidR="0026222D">
        <w:fldChar w:fldCharType="end"/>
      </w:r>
      <w:r w:rsidR="00AD4158">
        <w:t>.</w:t>
      </w:r>
    </w:p>
    <w:p w:rsidR="001E5714" w:rsidRDefault="001E5714" w:rsidP="001E5714">
      <w:pPr>
        <w:keepNext/>
        <w:jc w:val="center"/>
      </w:pPr>
      <w:r>
        <w:rPr>
          <w:noProof/>
        </w:rPr>
        <w:drawing>
          <wp:inline distT="0" distB="0" distL="0" distR="0">
            <wp:extent cx="2104063" cy="1689363"/>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implified_thermal_c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04063" cy="1689363"/>
                    </a:xfrm>
                    <a:prstGeom prst="rect">
                      <a:avLst/>
                    </a:prstGeom>
                  </pic:spPr>
                </pic:pic>
              </a:graphicData>
            </a:graphic>
          </wp:inline>
        </w:drawing>
      </w:r>
    </w:p>
    <w:p w:rsidR="001E5714" w:rsidRDefault="001E5714" w:rsidP="00B2162C">
      <w:pPr>
        <w:pStyle w:val="Caption"/>
      </w:pPr>
      <w:bookmarkStart w:id="14" w:name="_Ref489905083"/>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3</w:t>
      </w:r>
      <w:r w:rsidR="00E417FD">
        <w:fldChar w:fldCharType="end"/>
      </w:r>
      <w:bookmarkEnd w:id="14"/>
      <w:r>
        <w:t xml:space="preserve"> A simplified thermal circuit showing how heat flux generated by Joule heating distributes into the channel and the contact. The thermal current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oMath>
      <w:r>
        <w:t xml:space="preserve"> is the heat current generated due to Joule heating at the metal-graphene interface (</w:t>
      </w:r>
      <m:oMath>
        <m:sSub>
          <m:sSubPr>
            <m:ctrlPr>
              <w:rPr>
                <w:rFonts w:ascii="Cambria Math" w:hAnsi="Cambria Math"/>
                <w:i/>
              </w:rPr>
            </m:ctrlPr>
          </m:sSubPr>
          <m:e>
            <m:r>
              <w:rPr>
                <w:rFonts w:ascii="Cambria Math" w:hAnsi="Cambria Math"/>
              </w:rPr>
              <m:t>I</m:t>
            </m:r>
          </m:e>
          <m:sub>
            <m:r>
              <w:rPr>
                <w:rFonts w:ascii="Cambria Math" w:hAnsi="Cambria Math"/>
                <w:vertAlign w:val="subscript"/>
              </w:rPr>
              <m:t>jc</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here </w:t>
      </w:r>
      <m:oMath>
        <m:sSub>
          <m:sSubPr>
            <m:ctrlPr>
              <w:rPr>
                <w:rFonts w:ascii="Cambria Math" w:hAnsi="Cambria Math"/>
                <w:i/>
              </w:rPr>
            </m:ctrlPr>
          </m:sSubPr>
          <m:e>
            <m:r>
              <w:rPr>
                <w:rFonts w:ascii="Cambria Math" w:hAnsi="Cambria Math"/>
              </w:rPr>
              <m:t>I</m:t>
            </m:r>
          </m:e>
          <m:sub>
            <m:r>
              <w:rPr>
                <w:rFonts w:ascii="Cambria Math" w:hAnsi="Cambria Math"/>
              </w:rPr>
              <m:t>e</m:t>
            </m:r>
          </m:sub>
        </m:sSub>
      </m:oMath>
      <w:r>
        <w:t xml:space="preserve"> is the electrical current flowing through the contact and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is the electrical contact resistance.</w:t>
      </w:r>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i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rsidR="00FB52BB">
        <w:t xml:space="preserve">, </w:t>
      </w:r>
      <m:oMath>
        <m:sSub>
          <m:sSubPr>
            <m:ctrlPr>
              <w:rPr>
                <w:rFonts w:ascii="Cambria Math" w:hAnsi="Cambria Math"/>
                <w:i/>
              </w:rPr>
            </m:ctrlPr>
          </m:sSubPr>
          <m:e>
            <m:r>
              <w:rPr>
                <w:rFonts w:ascii="Cambria Math" w:hAnsi="Cambria Math"/>
              </w:rPr>
              <m:t>R</m:t>
            </m:r>
          </m:e>
          <m:sub>
            <m:r>
              <w:rPr>
                <w:rFonts w:ascii="Cambria Math" w:hAnsi="Cambria Math"/>
              </w:rPr>
              <m:t>ch</m:t>
            </m:r>
          </m:sub>
        </m:sSub>
      </m:oMath>
      <w:r w:rsidR="00B2162C">
        <w:t xml:space="preserve">, </w:t>
      </w:r>
      <m:oMath>
        <m:sSub>
          <m:sSubPr>
            <m:ctrlPr>
              <w:rPr>
                <w:rFonts w:ascii="Cambria Math" w:hAnsi="Cambria Math"/>
                <w:i/>
              </w:rPr>
            </m:ctrlPr>
          </m:sSubPr>
          <m:e>
            <m:r>
              <w:rPr>
                <w:rFonts w:ascii="Cambria Math" w:hAnsi="Cambria Math"/>
              </w:rPr>
              <m:t>R</m:t>
            </m:r>
          </m:e>
          <m:sub>
            <m:r>
              <w:rPr>
                <w:rFonts w:ascii="Cambria Math" w:hAnsi="Cambria Math"/>
              </w:rPr>
              <m:t>g-sub</m:t>
            </m:r>
          </m:sub>
        </m:sSub>
      </m:oMath>
      <w:r w:rsidR="00FB52BB">
        <w:t xml:space="preserve"> and </w:t>
      </w:r>
      <m:oMath>
        <m:sSub>
          <m:sSubPr>
            <m:ctrlPr>
              <w:rPr>
                <w:rFonts w:ascii="Cambria Math" w:hAnsi="Cambria Math"/>
                <w:i/>
              </w:rPr>
            </m:ctrlPr>
          </m:sSubPr>
          <m:e>
            <m:r>
              <w:rPr>
                <w:rFonts w:ascii="Cambria Math" w:hAnsi="Cambria Math"/>
              </w:rPr>
              <m:t>R</m:t>
            </m:r>
          </m:e>
          <m:sub>
            <m:r>
              <w:rPr>
                <w:rFonts w:ascii="Cambria Math" w:hAnsi="Cambria Math"/>
              </w:rPr>
              <m:t>sub</m:t>
            </m:r>
          </m:sub>
        </m:sSub>
      </m:oMath>
      <w:r w:rsidR="006819E2">
        <w:t xml:space="preserve"> are the thermal resistances of the metal-graphene interface, metal contact, graphene channe</w:t>
      </w:r>
      <w:r w:rsidR="00B2162C">
        <w:t xml:space="preserve">l, </w:t>
      </w:r>
      <w:r w:rsidR="006819E2">
        <w:t>the graphene-substrate interface and substrate, respectively.</w:t>
      </w:r>
      <w:r w:rsidR="00B2162C">
        <w:t xml:space="preserve"> All the grounds shown are thermal grounds, representing the temperature of the surrounding.</w:t>
      </w:r>
    </w:p>
    <w:p w:rsidR="002B34D8" w:rsidRDefault="002B34D8" w:rsidP="002B34D8">
      <w:r>
        <w:t>The amount of heat flux flowing through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B34D8" w:rsidTr="00C14E9E">
        <w:tc>
          <w:tcPr>
            <w:tcW w:w="544" w:type="pct"/>
            <w:vAlign w:val="center"/>
          </w:tcPr>
          <w:p w:rsidR="002B34D8" w:rsidRDefault="002B34D8" w:rsidP="006067CF">
            <w:pPr>
              <w:jc w:val="center"/>
              <w:rPr>
                <w:rFonts w:eastAsiaTheme="minorEastAsia"/>
              </w:rPr>
            </w:pPr>
          </w:p>
        </w:tc>
        <w:tc>
          <w:tcPr>
            <w:tcW w:w="3856" w:type="pct"/>
            <w:vAlign w:val="center"/>
          </w:tcPr>
          <w:p w:rsidR="002B34D8" w:rsidRPr="00C14E9E" w:rsidRDefault="00D51D9A" w:rsidP="002B34D8">
            <w:pPr>
              <w:jc w:val="cente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2B34D8" w:rsidRDefault="002B34D8" w:rsidP="006067CF">
            <w:pPr>
              <w:jc w:val="right"/>
              <w:rPr>
                <w:rFonts w:eastAsiaTheme="minorEastAsia"/>
              </w:rPr>
            </w:pPr>
            <w:r>
              <w:t>(</w:t>
            </w:r>
            <w:r>
              <w:fldChar w:fldCharType="begin"/>
            </w:r>
            <w:r>
              <w:instrText xml:space="preserve"> STYLEREF 1 \s </w:instrText>
            </w:r>
            <w:r>
              <w:fldChar w:fldCharType="separate"/>
            </w:r>
            <w:r>
              <w:rPr>
                <w:noProof/>
                <w:cs/>
              </w:rPr>
              <w:t>‎</w:t>
            </w:r>
            <w:r>
              <w:rPr>
                <w:noProof/>
              </w:rPr>
              <w:t>6</w:t>
            </w:r>
            <w:r>
              <w:fldChar w:fldCharType="end"/>
            </w:r>
            <w:r>
              <w:t>.</w:t>
            </w:r>
            <w:r>
              <w:fldChar w:fldCharType="begin"/>
            </w:r>
            <w:r>
              <w:instrText xml:space="preserve"> SEQ Equation \* ARABIC \s 1 </w:instrText>
            </w:r>
            <w:r>
              <w:fldChar w:fldCharType="separate"/>
            </w:r>
            <w:r>
              <w:rPr>
                <w:noProof/>
              </w:rPr>
              <w:t>1</w:t>
            </w:r>
            <w:r>
              <w:fldChar w:fldCharType="end"/>
            </w:r>
            <w:r>
              <w:t>)</w:t>
            </w:r>
          </w:p>
        </w:tc>
      </w:tr>
    </w:tbl>
    <w:p w:rsidR="002B34D8" w:rsidRDefault="00DB0374" w:rsidP="002B34D8">
      <w:r>
        <w:t>The temperature difference between the channel and the surrounding is that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DB0374" w:rsidTr="003055D0">
        <w:tc>
          <w:tcPr>
            <w:tcW w:w="544" w:type="pct"/>
            <w:vAlign w:val="center"/>
          </w:tcPr>
          <w:p w:rsidR="00DB0374" w:rsidRDefault="00DB0374" w:rsidP="003055D0">
            <w:pPr>
              <w:jc w:val="center"/>
              <w:rPr>
                <w:rFonts w:eastAsiaTheme="minorEastAsia"/>
              </w:rPr>
            </w:pPr>
          </w:p>
        </w:tc>
        <w:tc>
          <w:tcPr>
            <w:tcW w:w="3856" w:type="pct"/>
            <w:vAlign w:val="center"/>
          </w:tcPr>
          <w:p w:rsidR="00DB0374" w:rsidRPr="00C14E9E" w:rsidRDefault="00C350CC" w:rsidP="00DB0374">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h</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o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DB0374" w:rsidRDefault="00DB0374" w:rsidP="003055D0">
            <w:pPr>
              <w:jc w:val="right"/>
              <w:rPr>
                <w:rFonts w:eastAsiaTheme="minorEastAsia"/>
              </w:rPr>
            </w:pPr>
            <w:bookmarkStart w:id="15" w:name="_Ref489906151"/>
            <w:r>
              <w:t>(</w:t>
            </w:r>
            <w:r>
              <w:fldChar w:fldCharType="begin"/>
            </w:r>
            <w:r>
              <w:instrText xml:space="preserve"> STYLEREF 1 \s </w:instrText>
            </w:r>
            <w:r>
              <w:fldChar w:fldCharType="separate"/>
            </w:r>
            <w:r w:rsidR="006D3AB4">
              <w:rPr>
                <w:noProof/>
                <w:cs/>
              </w:rPr>
              <w:t>‎</w:t>
            </w:r>
            <w:r w:rsidR="006D3AB4">
              <w:rPr>
                <w:noProof/>
              </w:rPr>
              <w:t>6</w:t>
            </w:r>
            <w:r>
              <w:fldChar w:fldCharType="end"/>
            </w:r>
            <w:r>
              <w:t>.</w:t>
            </w:r>
            <w:r>
              <w:fldChar w:fldCharType="begin"/>
            </w:r>
            <w:r>
              <w:instrText xml:space="preserve"> SEQ Equation \* ARABIC \s 1 </w:instrText>
            </w:r>
            <w:r>
              <w:fldChar w:fldCharType="separate"/>
            </w:r>
            <w:r w:rsidR="006D3AB4">
              <w:rPr>
                <w:noProof/>
              </w:rPr>
              <w:t>2</w:t>
            </w:r>
            <w:r>
              <w:fldChar w:fldCharType="end"/>
            </w:r>
            <w:r>
              <w:t>)</w:t>
            </w:r>
            <w:bookmarkEnd w:id="15"/>
          </w:p>
        </w:tc>
      </w:tr>
    </w:tbl>
    <w:p w:rsidR="00DB0374" w:rsidRPr="002B34D8" w:rsidRDefault="006D3AB4" w:rsidP="003D6449">
      <w:r>
        <w:t xml:space="preserve">The thermal resistance of the metal contact </w:t>
      </w:r>
      <m:oMath>
        <m:sSub>
          <m:sSubPr>
            <m:ctrlPr>
              <w:rPr>
                <w:rFonts w:ascii="Cambria Math" w:hAnsi="Cambria Math"/>
                <w:i/>
              </w:rPr>
            </m:ctrlPr>
          </m:sSubPr>
          <m:e>
            <m:r>
              <w:rPr>
                <w:rFonts w:ascii="Cambria Math" w:hAnsi="Cambria Math"/>
              </w:rPr>
              <m:t>R</m:t>
            </m:r>
          </m:e>
          <m:sub>
            <m:r>
              <w:rPr>
                <w:rFonts w:ascii="Cambria Math" w:hAnsi="Cambria Math"/>
              </w:rPr>
              <m:t>cont</m:t>
            </m:r>
          </m:sub>
        </m:sSub>
      </m:oMath>
      <w:r>
        <w:t xml:space="preserve"> is typically low due to the high thermal conductivity of metals. </w:t>
      </w:r>
      <w:r w:rsidR="003D6449">
        <w:t xml:space="preserve">We can thus approximate Equation </w:t>
      </w:r>
      <w:r w:rsidR="003D6449">
        <w:fldChar w:fldCharType="begin"/>
      </w:r>
      <w:r w:rsidR="003D6449">
        <w:instrText xml:space="preserve"> REF _Ref489906151 \h </w:instrText>
      </w:r>
      <w:r w:rsidR="003D6449">
        <w:fldChar w:fldCharType="separate"/>
      </w:r>
      <w:r w:rsidR="003D6449">
        <w:t>(</w:t>
      </w:r>
      <w:r w:rsidR="003D6449">
        <w:rPr>
          <w:noProof/>
          <w:cs/>
        </w:rPr>
        <w:t>‎</w:t>
      </w:r>
      <w:r w:rsidR="003D6449">
        <w:rPr>
          <w:noProof/>
        </w:rPr>
        <w:t>6</w:t>
      </w:r>
      <w:r w:rsidR="003D6449">
        <w:t>.</w:t>
      </w:r>
      <w:r w:rsidR="003D6449">
        <w:rPr>
          <w:noProof/>
        </w:rPr>
        <w:t>2</w:t>
      </w:r>
      <w:r w:rsidR="003D6449">
        <w:t>)</w:t>
      </w:r>
      <w:r w:rsidR="003D6449">
        <w:fldChar w:fldCharType="end"/>
      </w:r>
      <w:r w:rsidR="003D6449">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D6449" w:rsidTr="003055D0">
        <w:tc>
          <w:tcPr>
            <w:tcW w:w="544" w:type="pct"/>
            <w:vAlign w:val="center"/>
          </w:tcPr>
          <w:p w:rsidR="003D6449" w:rsidRDefault="003D6449" w:rsidP="003055D0">
            <w:pPr>
              <w:jc w:val="center"/>
              <w:rPr>
                <w:rFonts w:eastAsiaTheme="minorEastAsia"/>
              </w:rPr>
            </w:pPr>
          </w:p>
        </w:tc>
        <w:tc>
          <w:tcPr>
            <w:tcW w:w="3856" w:type="pct"/>
            <w:vAlign w:val="center"/>
          </w:tcPr>
          <w:p w:rsidR="003D6449" w:rsidRPr="00C14E9E" w:rsidRDefault="00C350CC" w:rsidP="00C350CC">
            <w:pPr>
              <w:jc w:val="center"/>
              <w:rPr>
                <w:rFonts w:eastAsiaTheme="minorEastAsia"/>
              </w:rPr>
            </w:pPr>
            <m:oMathPara>
              <m:oMathParaPr>
                <m:jc m:val="center"/>
              </m:oMathPara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h</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e</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e>
                    </m:d>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g-sub</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ub</m:t>
                        </m:r>
                      </m:sub>
                    </m:sSub>
                  </m:den>
                </m:f>
              </m:oMath>
            </m:oMathPara>
          </w:p>
        </w:tc>
        <w:tc>
          <w:tcPr>
            <w:tcW w:w="600" w:type="pct"/>
            <w:vAlign w:val="center"/>
          </w:tcPr>
          <w:p w:rsidR="003D6449" w:rsidRDefault="003D6449" w:rsidP="003055D0">
            <w:pPr>
              <w:jc w:val="right"/>
              <w:rPr>
                <w:rFonts w:eastAsiaTheme="minorEastAsia"/>
              </w:rPr>
            </w:pPr>
            <w:bookmarkStart w:id="16" w:name="_Ref489906306"/>
            <w:r>
              <w:t>(</w:t>
            </w:r>
            <w:r>
              <w:fldChar w:fldCharType="begin"/>
            </w:r>
            <w:r>
              <w:instrText xml:space="preserve"> STYLEREF 1 \s </w:instrText>
            </w:r>
            <w:r>
              <w:fldChar w:fldCharType="separate"/>
            </w:r>
            <w:r w:rsidR="00AA450D">
              <w:rPr>
                <w:noProof/>
                <w:cs/>
              </w:rPr>
              <w:t>‎</w:t>
            </w:r>
            <w:r w:rsidR="00AA450D">
              <w:rPr>
                <w:noProof/>
              </w:rPr>
              <w:t>6</w:t>
            </w:r>
            <w:r>
              <w:fldChar w:fldCharType="end"/>
            </w:r>
            <w:r>
              <w:t>.</w:t>
            </w:r>
            <w:r>
              <w:fldChar w:fldCharType="begin"/>
            </w:r>
            <w:r>
              <w:instrText xml:space="preserve"> SEQ Equation \* ARABIC \s 1 </w:instrText>
            </w:r>
            <w:r>
              <w:fldChar w:fldCharType="separate"/>
            </w:r>
            <w:r w:rsidR="00AA450D">
              <w:rPr>
                <w:noProof/>
              </w:rPr>
              <w:t>3</w:t>
            </w:r>
            <w:r>
              <w:fldChar w:fldCharType="end"/>
            </w:r>
            <w:r>
              <w:t>)</w:t>
            </w:r>
            <w:bookmarkEnd w:id="16"/>
          </w:p>
        </w:tc>
      </w:tr>
    </w:tbl>
    <w:p w:rsidR="009C7066" w:rsidRDefault="00A068D7" w:rsidP="009C7066">
      <w:r>
        <w:t xml:space="preserve">Equation </w:t>
      </w:r>
      <w:r>
        <w:fldChar w:fldCharType="begin"/>
      </w:r>
      <w:r>
        <w:instrText xml:space="preserve"> REF _Ref489906306 \h </w:instrText>
      </w:r>
      <w:r>
        <w:fldChar w:fldCharType="separate"/>
      </w:r>
      <w:r>
        <w:t>(</w:t>
      </w:r>
      <w:r>
        <w:rPr>
          <w:noProof/>
          <w:cs/>
        </w:rPr>
        <w:t>‎</w:t>
      </w:r>
      <w:r>
        <w:rPr>
          <w:noProof/>
        </w:rPr>
        <w:t>6</w:t>
      </w:r>
      <w:r>
        <w:t>.</w:t>
      </w:r>
      <w:r>
        <w:rPr>
          <w:noProof/>
        </w:rPr>
        <w:t>3</w:t>
      </w:r>
      <w:r>
        <w:t>)</w:t>
      </w:r>
      <w:r>
        <w:fldChar w:fldCharType="end"/>
      </w:r>
      <w:r>
        <w:t xml:space="preserve"> shows the thermal interface resistance plays a crucial role in determining how much heat flux flows into the channel, causing its temperature to increase. If the thermal interface resistance between the graphene and metal contact is low, most of the generated heat flux will flow out though the contact instead of through the channel.</w:t>
      </w:r>
      <w:r w:rsidR="009C7066">
        <w:t xml:space="preserve"> The metal-graphene thermal interface resistance is also important in the high-field transport regime, as it a low thermal interface resi</w:t>
      </w:r>
      <w:r w:rsidR="00C041CE">
        <w:t>s</w:t>
      </w:r>
      <w:r w:rsidR="009C7066">
        <w:t>tance reduces the amount of temperature rise inside the channel</w:t>
      </w:r>
      <w:r w:rsidR="009C7066">
        <w:fldChar w:fldCharType="begin" w:fldLock="1"/>
      </w:r>
      <w:r w:rsidR="00A61FC8">
        <w:instrText>ADDIN CSL_CITATION { "citationItems" : [ { "id" : "ITEM-1", "itemData" : { "DOI" : "10.1038/nnano.2011.39", "ISBN" : "1748-3387", "ISSN" : "1748-3387", "PMID" : "21460825", "abstract" : "The performance and scaling of graphene-based electronics is limited by the quality of contacts between the graphene and metal electrodes. However, the nature of graphene-metal contacts remains incompletely understood. Here, we use atomic force microscopy to measure the temperature distributions at the contacts of working graphene transistors with a spatial resolution of ~ 10 nm (refs 5-8), allowing us to identify the presence of Joule heating, current crowding and thermoelectric heating and cooling. Comparison with simulation enables extraction of the contact resistivity (150-200 \u03a9 \u00b5m\u00b2) and transfer length (0.2-0.5 \u00b5m) in our devices; these generally limit performance and must be minimized. Our data indicate that thermoelectric effects account for up to one-third of the contact temperature changes, and that current crowding accounts for most of the remainder. Modelling predicts that the role of current crowding will diminish and the role of thermoelectric effects will increase as contacts improve.", "author" : [ { "dropping-particle" : "", "family" : "Grosse", "given" : "Kyle L", "non-dropping-particle" : "", "parse-names" : false, "suffix" : "" }, { "dropping-particle" : "", "family" : "Bae", "given" : "Myung-Ho", "non-dropping-particle" : "", "parse-names" : false, "suffix" : "" }, { "dropping-particle" : "", "family" : "Lian", "given" : "Feifei", "non-dropping-particle" : "", "parse-names" : false, "suffix" : "" }, { "dropping-particle" : "", "family" : "Pop", "given" : "Eric", "non-dropping-particle" : "", "parse-names" : false, "suffix" : "" }, { "dropping-particle" : "", "family" : "King", "given" : "William P", "non-dropping-particle" : "", "parse-names" : false, "suffix" : "" } ], "container-title" : "Nature nanotechnology", "id" : "ITEM-1", "issue" : "5", "issued" : { "date-parts" : [ [ "2011" ] ] }, "page" : "287-290", "publisher" : "Nature Publishing Group", "title" : "Nanoscale Joule heating, Peltier cooling and current crowding at graphene-metal contacts.", "type" : "article-journal", "volume" : "6" }, "uris" : [ "http://www.mendeley.com/documents/?uuid=cb3f40b9-b296-4549-9856-f6fc6e7315cd", "http://www.mendeley.com/documents/?uuid=0d9208c8-b680-4981-84ff-38abc3e512f7" ] } ], "mendeley" : { "formattedCitation" : "[63]", "plainTextFormattedCitation" : "[63]", "previouslyFormattedCitation" : "[63]" }, "properties" : { "noteIndex" : 0 }, "schema" : "https://github.com/citation-style-language/schema/raw/master/csl-citation.json" }</w:instrText>
      </w:r>
      <w:r w:rsidR="009C7066">
        <w:fldChar w:fldCharType="separate"/>
      </w:r>
      <w:r w:rsidR="009C7066" w:rsidRPr="009C7066">
        <w:rPr>
          <w:noProof/>
        </w:rPr>
        <w:t>[63]</w:t>
      </w:r>
      <w:r w:rsidR="009C7066">
        <w:fldChar w:fldCharType="end"/>
      </w:r>
      <w:r w:rsidR="009C7066">
        <w:t>.</w:t>
      </w:r>
    </w:p>
    <w:p w:rsidR="003055D0" w:rsidRDefault="003055D0" w:rsidP="009C7066">
      <w:r>
        <w:lastRenderedPageBreak/>
        <w:t xml:space="preserve">Thermal interface resistance is a strong function of the interface </w:t>
      </w:r>
      <w:r w:rsidR="00A96F60">
        <w:t>and bonding between the metal and graphene. The interaction between the metal and the graphene plays a crucial role. Gold, palladium and nickel span the interaction spectrum from no interaction in the case of gold, weak interaction in the case of palladium, and strong interaction forming a carbide in the case of nickel. The corresponding thermal interface conductance varies from 20 MW/m</w:t>
      </w:r>
      <w:r w:rsidR="00A96F60" w:rsidRPr="00A96F60">
        <w:rPr>
          <w:vertAlign w:val="superscript"/>
        </w:rPr>
        <w:t>2</w:t>
      </w:r>
      <w:r w:rsidR="00A96F60">
        <w:t>K for Au, 25 MW/m</w:t>
      </w:r>
      <w:r w:rsidR="00A96F60" w:rsidRPr="00A96F60">
        <w:rPr>
          <w:vertAlign w:val="superscript"/>
        </w:rPr>
        <w:t>2</w:t>
      </w:r>
      <w:r w:rsidR="00A96F60">
        <w:t>K for Pd, and 45 MW/m</w:t>
      </w:r>
      <w:r w:rsidR="00A96F60" w:rsidRPr="00A96F60">
        <w:rPr>
          <w:vertAlign w:val="superscript"/>
        </w:rPr>
        <w:t>2</w:t>
      </w:r>
      <w:r w:rsidR="00A96F60">
        <w:t>K for Ni.</w:t>
      </w:r>
    </w:p>
    <w:p w:rsidR="00C35C7F" w:rsidRPr="001E5714" w:rsidRDefault="00367B52" w:rsidP="00DB3D4E">
      <w:r>
        <w:t xml:space="preserve">Equation </w:t>
      </w:r>
      <w:r w:rsidR="000C68AF">
        <w:fldChar w:fldCharType="begin"/>
      </w:r>
      <w:r w:rsidR="000C68AF">
        <w:instrText xml:space="preserve"> REF _Ref489906306 \h </w:instrText>
      </w:r>
      <w:r w:rsidR="000C68AF">
        <w:fldChar w:fldCharType="separate"/>
      </w:r>
      <w:r w:rsidR="000C68AF">
        <w:t>(</w:t>
      </w:r>
      <w:r w:rsidR="000C68AF">
        <w:rPr>
          <w:noProof/>
          <w:cs/>
        </w:rPr>
        <w:t>‎</w:t>
      </w:r>
      <w:r w:rsidR="000C68AF">
        <w:rPr>
          <w:noProof/>
        </w:rPr>
        <w:t>6</w:t>
      </w:r>
      <w:r w:rsidR="000C68AF">
        <w:t>.</w:t>
      </w:r>
      <w:r w:rsidR="000C68AF">
        <w:rPr>
          <w:noProof/>
        </w:rPr>
        <w:t>3</w:t>
      </w:r>
      <w:r w:rsidR="000C68AF">
        <w:t>)</w:t>
      </w:r>
      <w:r w:rsidR="000C68AF">
        <w:fldChar w:fldCharType="end"/>
      </w:r>
      <w:r w:rsidR="000C68AF">
        <w:t xml:space="preserve"> highlights the</w:t>
      </w:r>
      <w:r w:rsidR="003E4934">
        <w:t xml:space="preserve"> importance of co-optimization of </w:t>
      </w:r>
      <w:r w:rsidR="00774229">
        <w:t xml:space="preserve">the </w:t>
      </w:r>
      <w:r w:rsidR="003E4934">
        <w:t>electrical and thermal-interface contact resistances.</w:t>
      </w:r>
      <w:r w:rsidR="00774229">
        <w:t xml:space="preserve"> The optimization of thermal contact resistance</w:t>
      </w:r>
      <w:r w:rsidR="009518F8">
        <w:t xml:space="preserve"> typically involves a proper choice of the metal contact material</w:t>
      </w:r>
      <w:r w:rsidR="00774229">
        <w:fldChar w:fldCharType="begin" w:fldLock="1"/>
      </w:r>
      <w:r w:rsidR="00A61FC8">
        <w:instrText>ADDIN CSL_CITATION { "citationItems" : [ { "id" : "ITEM-1", "itemData" : { "DOI" : "10.1109/ITHERM.2014.6892441", "ISBN" : "9781479952670", "author" : [ { "dropping-particle" : "", "family" : "Vasquez Guzman", "given" : "Pablo A.", "non-dropping-particle" : "", "parse-names" : false, "suffix" : "" }, { "dropping-particle" : "", "family" : "Sood", "given" : "Aditya", "non-dropping-particle" : "", "parse-names" : false, "suffix" : "" }, { "dropping-particle" : "", "family" : "Mleczko", "given" : "Michal J.", "non-dropping-particle" : "", "parse-names" : false, "suffix" : "" }, { "dropping-particle" : "", "family" : "Wang", "given" : "Benjamin", "non-dropping-particle" : "", "parse-names" : false, "suffix" : "" }, { "dropping-particle" : "", "family" : "Wong Philip", "given" : "H. S.", "non-dropping-particle" : "", "parse-names" : false, "suffix" : "" }, { "dropping-particle" : "", "family" : "Nishi", "given" : "Yoshio", "non-dropping-particle" : "", "parse-names" : false, "suffix" : "" }, { "dropping-particle" : "", "family" : "Asheghi", "given" : "Mehdi", "non-dropping-particle" : "", "parse-names" : false, "suffix" : "" }, { "dropping-particle" : "", "family" : "Goodson", "given" : "Kenneth E.", "non-dropping-particle" : "", "parse-names" : false, "suffix" : "" } ], "container-title" : "Thermomechanical Phenomena in Electronic Systems -Proceedings of the Intersociety Conference", "id" : "ITEM-1", "issued" : { "date-parts" : [ [ "2014" ] ] }, "page" : "1385-1389", "title" : "Cross plane thermal conductance of graphene-metal interfaces", "type" : "article-journal" }, "uris" : [ "http://www.mendeley.com/documents/?uuid=bf9d9b98-dd49-4ace-b7fd-ff343b4b5621", "http://www.mendeley.com/documents/?uuid=92c2cfe1-838f-41b0-a473-4ecc94f5b621" ] }, { "id" : "ITEM-2", "itemData" : { "DOI" : "10.1063/1.4889928", "ISBN" : "0021-8979", "ISSN" : "10897550", "abstract" : "Suspended graphene has the highest measured thermal conductivity of any material at room temperature. However, when graphene is supported by a substrate or encased between two materials, basal-plane heat transfer is suppressed by phonon interactions at the interfaces. We have used frequency domain thermoreflectance to create thermal conductance maps of graphene contacts, obtaining simultaneous measurements of the basal-plane thermal conductivity and cross-plane thermal boundary conductance for 1\u20137 graphitic layers encased between titanium and silicon dioxide. We find that the basal-plane thermal conductivity is similar to that of graphene supported on silicon dioxide. Our results have implications for heat transfer in two-dimensional material systems, and are relevant for applications such as graphene transistors and other nanoelectronic devices.", "author" : [ { "dropping-particle" : "", "family" : "Yang", "given" : "Jia", "non-dropping-particle" : "", "parse-names" : false, "suffix" : "" }, { "dropping-particle" : "", "family" : "Ziade", "given" : "Elbara", "non-dropping-particle" : "", "parse-names" : false, "suffix" : "" }, { "dropping-particle" : "", "family" : "Maragliano", "given" : "Carlo", "non-dropping-particle" : "", "parse-names" : false, "suffix" : "" }, { "dropping-particle" : "", "family" : "Crowder", "given" : "Robert", "non-dropping-particle" : "", "parse-names" : false, "suffix" : "" }, { "dropping-particle" : "", "family" : "Wang", "given" : "Xuanye", "non-dropping-particle" : "", "parse-names" : false, "suffix" : "" }, { "dropping-particle" : "", "family" : "Stefancich", "given" : "Marco", "non-dropping-particle" : "", "parse-names" : false, "suffix" : "" }, { "dropping-particle" : "", "family" : "Chiesa", "given" : "Matteo", "non-dropping-particle" : "", "parse-names" : false, "suffix" : "" }, { "dropping-particle" : "", "family" : "Swan", "given" : "Anna K.", "non-dropping-particle" : "", "parse-names" : false, "suffix" : "" }, { "dropping-particle" : "", "family" : "Schmidt", "given" : "Aaron J.", "non-dropping-particle" : "", "parse-names" : false, "suffix" : "" } ], "container-title" : "Journal of Applied Physics", "id" : "ITEM-2", "issue" : "2", "issued" : { "date-parts" : [ [ "2014" ] ] }, "title" : "Thermal conductance imaging of graphene contacts", "type" : "article-journal", "volume" : "116" }, "uris" : [ "http://www.mendeley.com/documents/?uuid=562d41e2-e1d6-418f-8687-a6eb92ef62c5", "http://www.mendeley.com/documents/?uuid=6071cd9a-af48-48b0-bdec-c2c1accd5366" ] }, { "id" : "ITEM-3",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3", "issued" : { "date-parts" : [ [ "2017" ] ] }, "title" : "Developing Superior Alloy Contacts Optimized for Electrical and Thermal Transport at Metal-Graphene Interfaces", "type" : "paper-conference" }, "uris" : [ "http://www.mendeley.com/documents/?uuid=e1c7525e-1f1d-4158-a0d6-c911a23433fd", "http://www.mendeley.com/documents/?uuid=fe6bcca0-8107-4e42-958f-8ec54945b3c8" ] } ], "mendeley" : { "formattedCitation" : "[65]\u2013[67]", "plainTextFormattedCitation" : "[65]\u2013[67]", "previouslyFormattedCitation" : "[65]\u2013[67]" }, "properties" : { "noteIndex" : 0 }, "schema" : "https://github.com/citation-style-language/schema/raw/master/csl-citation.json" }</w:instrText>
      </w:r>
      <w:r w:rsidR="00774229">
        <w:fldChar w:fldCharType="separate"/>
      </w:r>
      <w:r w:rsidR="00774229" w:rsidRPr="00774229">
        <w:rPr>
          <w:noProof/>
        </w:rPr>
        <w:t>[65]–[67]</w:t>
      </w:r>
      <w:r w:rsidR="00774229">
        <w:fldChar w:fldCharType="end"/>
      </w:r>
      <w:r w:rsidR="00DB3D4E">
        <w:t>, and co-optimization should focus on the reduction of the electrical and thermal interface resistance product</w:t>
      </w:r>
      <w:r w:rsidR="00427CAF">
        <w:fldChar w:fldCharType="begin" w:fldLock="1"/>
      </w:r>
      <w:r w:rsidR="00A61FC8">
        <w:instrText>ADDIN CSL_CITATION { "citationItems" : [ { "id" : "ITEM-1", "itemData" : { "author" : [ { "dropping-particle" : "", "family" : "Saha", "given" : "Dipanjan", "non-dropping-particle" : "", "parse-names" : false, "suffix" : "" }, { "dropping-particle" : "", "family" : "Yu", "given" : "Xiaoxiao", "non-dropping-particle" : "", "parse-names" : false, "suffix" : "" }, { "dropping-particle" : "", "family" : "Darwish", "given" : "Mohamed", "non-dropping-particle" : "", "parse-names" : false, "suffix" : "" }, { "dropping-particle" : "", "family" : "Jeong", "given" : "Minyong", "non-dropping-particle" : "", "parse-names" : false, "suffix" : "" }, { "dropping-particle" : "", "family" : "Freedman", "given" : "Justin", "non-dropping-particle" : "", "parse-names" : false, "suffix" : "" }, { "dropping-particle" : "", "family" : "Gellman", "given" : "Andrew", "non-dropping-particle" : "", "parse-names" : false, "suffix" : "" }, { "dropping-particle" : "", "family" : "Weldon", "given" : "Jeffrey", "non-dropping-particle" : "", "parse-names" : false, "suffix" : "" }, { "dropping-particle" : "", "family" : "Malen", "given" : "Jonathan", "non-dropping-particle" : "", "parse-names" : false, "suffix" : "" } ], "container-title" : "MRS Spring Meeting", "id" : "ITEM-1", "issued" : { "date-parts" : [ [ "2017" ] ] }, "title" : "Developing Superior Alloy Contacts Optimized for Electrical and Thermal Transport at Metal-Graphene Interfaces", "type" : "paper-conference" }, "uris" : [ "http://www.mendeley.com/documents/?uuid=fe6bcca0-8107-4e42-958f-8ec54945b3c8", "http://www.mendeley.com/documents/?uuid=e1c7525e-1f1d-4158-a0d6-c911a23433fd" ] } ], "mendeley" : { "formattedCitation" : "[67]", "plainTextFormattedCitation" : "[67]", "previouslyFormattedCitation" : "[67]" }, "properties" : { "noteIndex" : 0 }, "schema" : "https://github.com/citation-style-language/schema/raw/master/csl-citation.json" }</w:instrText>
      </w:r>
      <w:r w:rsidR="00427CAF">
        <w:fldChar w:fldCharType="separate"/>
      </w:r>
      <w:r w:rsidR="00427CAF" w:rsidRPr="00427CAF">
        <w:rPr>
          <w:noProof/>
        </w:rPr>
        <w:t>[67]</w:t>
      </w:r>
      <w:r w:rsidR="00427CAF">
        <w:fldChar w:fldCharType="end"/>
      </w:r>
      <w:r w:rsidR="00DB3D4E">
        <w:t>.</w:t>
      </w:r>
    </w:p>
    <w:p w:rsidR="00BC4C90" w:rsidRDefault="00BC4C90" w:rsidP="003B6E10">
      <w:pPr>
        <w:pStyle w:val="Heading2"/>
      </w:pPr>
      <w:r>
        <w:t>Stress in dual-gated Graphene FETs during Processing</w:t>
      </w:r>
    </w:p>
    <w:p w:rsidR="000D4103" w:rsidRDefault="00997066" w:rsidP="009300D9">
      <w:r>
        <w:t>Stress in thin films is inversely proportional to the thickness of the film, and graphene being single layer, represents the lower limit of thickness.</w:t>
      </w:r>
      <w:r w:rsidR="00210F6E">
        <w:t xml:space="preserve"> Graphene channels are typically sandwiched between two oxides; the fabrication of graphene FETs usually entails the deposition of a top-gate oxide, whether for use as a top-gate dielectric or for passivation. Even when fabricated over a single oxide layer, graphene being the lowest thickness element in the sack is the most prone to stress</w:t>
      </w:r>
      <w:r w:rsidR="009300D9">
        <w:t>, and s</w:t>
      </w:r>
      <w:r w:rsidR="000D4103">
        <w:t>tress affects the electronic properties graphene</w:t>
      </w:r>
      <w:r w:rsidR="000D4103">
        <w:fldChar w:fldCharType="begin" w:fldLock="1"/>
      </w:r>
      <w:r w:rsidR="009300D9">
        <w:instrText>ADDIN CSL_CITATION { "citationItems" : [ { "id" : "ITEM-1",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1",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2", "itemData" : { "DOI" : "10.1103/RevModPhys.81.109", "ISSN" : "0034-6861", "author" : [ { "dropping-particle" : "", "family" : "Castro Neto", "given" : "A. H.", "non-dropping-particle" : "", "parse-names" : false, "suffix" : "" }, { "dropping-particle" : "", "family" : "Peres", "given" : "N. M. R.", "non-dropping-particle" : "", "parse-names" : false, "suffix" : "" }, { "dropping-particle" : "", "family" : "Novoselov", "given" : "K. S.", "non-dropping-particle" : "", "parse-names" : false, "suffix" : "" }, { "dropping-particle" : "", "family" : "Geim", "given" : "a. K.", "non-dropping-particle" : "", "parse-names" : false, "suffix" : "" } ], "container-title" : "Reviews of Modern Physics", "id" : "ITEM-2", "issue" : "1", "issued" : { "date-parts" : [ [ "2009", "1" ] ] }, "page" : "109-162", "title" : "The electronic properties of graphene", "type" : "article-journal", "volume" : "81" }, "uris" : [ "http://www.mendeley.com/documents/?uuid=8ed504b8-47ce-4dd8-89b9-2166963a528f" ] }, { "id" : "ITEM-3",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3", "issue" : "10", "issued" : { "date-parts" : [ [ "2010", "10", "13" ] ] }, "page" : "4074-4079", "title" : "Probing Strain-Induced Electronic Structure Change in Graphene by Raman Spectroscopy", "type" : "article-journal", "volume" : "10" }, "uris" : [ "http://www.mendeley.com/documents/?uuid=2f400a81-fac3-4b24-bb47-f2b824b0508f" ] } ], "mendeley" : { "formattedCitation" : "[68]\u2013[70]", "plainTextFormattedCitation" : "[68]\u2013[70]", "previouslyFormattedCitation" : "[68]\u2013[70]" }, "properties" : { "noteIndex" : 0 }, "schema" : "https://github.com/citation-style-language/schema/raw/master/csl-citation.json" }</w:instrText>
      </w:r>
      <w:r w:rsidR="000D4103">
        <w:fldChar w:fldCharType="separate"/>
      </w:r>
      <w:r w:rsidR="000D4103" w:rsidRPr="000D4103">
        <w:rPr>
          <w:noProof/>
        </w:rPr>
        <w:t>[68]–[70]</w:t>
      </w:r>
      <w:r w:rsidR="000D4103">
        <w:fldChar w:fldCharType="end"/>
      </w:r>
      <w:r w:rsidR="000D4103">
        <w:t>.</w:t>
      </w:r>
    </w:p>
    <w:p w:rsidR="0001289F" w:rsidRDefault="009300D9" w:rsidP="00CA349D">
      <w:r>
        <w:t>To study the evolution of stress in graphene during fabrication, we used Raman analysis. We used the 2D peak position as a metric to evaluate the evolution of strain in the graphene channel after each process of fabrication</w:t>
      </w:r>
      <w:r w:rsidR="00FF3CD7">
        <w:t xml:space="preserve"> outlined in </w:t>
      </w:r>
      <w:r w:rsidR="00FF3CD7">
        <w:fldChar w:fldCharType="begin"/>
      </w:r>
      <w:r w:rsidR="00FF3CD7">
        <w:instrText xml:space="preserve"> REF _Ref489899167 \r \h </w:instrText>
      </w:r>
      <w:r w:rsidR="00FF3CD7">
        <w:fldChar w:fldCharType="separate"/>
      </w:r>
      <w:r w:rsidR="00FF3CD7">
        <w:rPr>
          <w:cs/>
        </w:rPr>
        <w:t>‎</w:t>
      </w:r>
      <w:r w:rsidR="00FF3CD7">
        <w:t>Appendix B</w:t>
      </w:r>
      <w:r w:rsidR="00FF3CD7">
        <w:fldChar w:fldCharType="end"/>
      </w:r>
      <w:r>
        <w:t xml:space="preserve"> </w:t>
      </w:r>
      <w:r>
        <w:fldChar w:fldCharType="begin" w:fldLock="1"/>
      </w:r>
      <w:r w:rsidR="00A61FC8">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3", "issue" : "8", "issued" : { "date-parts" : [ [ "2011", "8", "10" ] ] }, "page" : "3227-3231", "title" : "Negative Thermal Expansion Coefficient of Graphene Measured by Raman Spectroscopy", "type" : "article-journal", "volume" : "11" }, "uris" : [ "http://www.mendeley.com/documents/?uuid=c97801fb-9a60-44cc-836c-917de15c33c3" ] }, { "id" : "ITEM-4", "itemData" : { "DOI" : "10.1021/nn800459e", "ISSN" : "1936-0851", "author" : [ { "dropping-particle" : "", "family" : "Ni", "given" : "Zhen Hua", "non-dropping-particle" : "", "parse-names" : false, "suffix" : "" }, { "dropping-particle" : "", "family" : "Yu", "given" : "Ting", "non-dropping-particle" : "", "parse-names" : false, "suffix" : "" }, { "dropping-particle" : "", "family" : "Lu", "given" : "Yun Hao", "non-dropping-particle" : "", "parse-names" : false, "suffix" : "" }, { "dropping-particle" : "", "family" : "Wang", "given" : "Ying Ying", "non-dropping-particle" : "", "parse-names" : false, "suffix" : "" }, { "dropping-particle" : "", "family" : "Feng", "given" : "Yuan Ping", "non-dropping-particle" : "", "parse-names" : false, "suffix" : "" }, { "dropping-particle" : "", "family" : "Shen", "given" : "Ze Xiang", "non-dropping-particle" : "", "parse-names" : false, "suffix" : "" } ], "container-title" : "ACS Nano", "id" : "ITEM-4", "issue" : "11", "issued" : { "date-parts" : [ [ "2008", "11", "25" ] ] }, "page" : "2301-2305", "title" : "Uniaxial Strain on Graphene: Raman Spectroscopy Study and Band-Gap Opening", "type" : "article-journal", "volume" : "2" }, "uris" : [ "http://www.mendeley.com/documents/?uuid=0e703a07-e3cd-48e7-99c9-8eb925c2f400" ] }, { "id" : "ITEM-5",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5", "issue" : "15", "issued" : { "date-parts" : [ [ "2011", "4", "14" ] ] }, "page" : "155502", "title" : "Strain-Dependent Splitting of the Double-Resonance Raman Scattering Band in Graphene", "type" : "article-journal", "volume" : "106" }, "uris" : [ "http://www.mendeley.com/documents/?uuid=e2f88fbc-c327-4b70-ba83-dded73b916b5" ] }, { "id" : "ITEM-6", "itemData" : { "DOI" : "10.1038/nnano.2013.46", "ISSN" : "1748-3395", "PMID" : "23552117", "abstract" : "Raman spectroscopy is an integral part of graphene research. It is used to determine the number and orientation of layers, the quality and types of edge, and the effects of perturbations, such as electric and magnetic fields, strain, doping, disorder and functional groups. This, in turn, provides insight into all sp(2)-bonded carbon allotropes, because graphene is their fundamental building block. Here we review the state of the art, future directions and open questions in Raman spectroscopy of graphene. We describe essential physical processes whose importance has only recently been recognized, such as the various types of resonance at play, and the role of quantum interference. We update all basic concepts and notations, and propose a terminology that is able to describe any result in literature. We finally highlight the potential of Raman spectroscopy for layered materials other than graphene.", "author" : [ { "dropping-particle" : "", "family" : "Ferrari", "given" : "Andrea C", "non-dropping-particle" : "", "parse-names" : false, "suffix" : "" }, { "dropping-particle" : "", "family" : "Basko", "given" : "Denis M", "non-dropping-particle" : "", "parse-names" : false, "suffix" : "" } ], "container-title" : "Nature nanotechnology", "id" : "ITEM-6", "issue" : "4", "issued" : { "date-parts" : [ [ "2013", "4" ] ] }, "note" : "Discusses the different peaks of Graphene in Raman Scattering", "page" : "235-46", "publisher" : "Nature Publishing Group, a division of Macmillan Publishers Limited. All Rights Reserved.", "title" : "Raman spectroscopy as a versatile tool for studying the properties of graphene.", "title-short" : "Nat Nano", "type" : "article-journal", "volume" : "8" }, "uris" : [ "http://www.mendeley.com/documents/?uuid=7a56cbf2-a806-49ac-befc-1c715a84471f" ] }, { "id" : "ITEM-7",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7",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8",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8",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id" : "ITEM-9", "itemData" : { "author" : [ { "dropping-particle" : "", "family" : "Darwish", "given" : "M", "non-dropping-particle" : "", "parse-names" : false, "suffix" : "" }, { "dropping-particle" : "", "family" : "Saha", "given" : "Dipanjan", "non-dropping-particle" : "", "parse-names" : false, "suffix" : "" }, { "dropping-particle" : "", "family" : "Malen", "given" : "J", "non-dropping-particle" : "", "parse-names" : false, "suffix" : "" }, { "dropping-particle" : "", "family" : "Weldon", "given" : "J A", "non-dropping-particle" : "", "parse-names" : false, "suffix" : "" } ], "container-title" : "IEEE Nano", "id" : "ITEM-9", "issued" : { "date-parts" : [ [ "2017" ] ] }, "title" : "Processing - Induced Strain in Dual - Gated Graphene FETs", "type" : "article-journal" }, "uris" : [ "http://www.mendeley.com/documents/?uuid=a765d6c4-3981-4ce0-b8c5-e0fb31ffa8c3", "http://www.mendeley.com/documents/?uuid=89e9aa77-a965-4921-bec7-38961e4462b4" ] } ], "mendeley" : { "formattedCitation" : "[68], [70]\u2013[77]", "plainTextFormattedCitation" : "[68], [70]\u2013[77]", "previouslyFormattedCitation" : "[68], [70]\u2013[77]" }, "properties" : { "noteIndex" : 0 }, "schema" : "https://github.com/citation-style-language/schema/raw/master/csl-citation.json" }</w:instrText>
      </w:r>
      <w:r>
        <w:fldChar w:fldCharType="separate"/>
      </w:r>
      <w:r w:rsidRPr="009300D9">
        <w:rPr>
          <w:noProof/>
        </w:rPr>
        <w:t>[68], [70]–[77]</w:t>
      </w:r>
      <w:r>
        <w:fldChar w:fldCharType="end"/>
      </w:r>
      <w:r>
        <w:t>.</w:t>
      </w:r>
      <w:r w:rsidR="00DE0E79">
        <w:t xml:space="preserve"> We evaluated the stress in the graphene channel before processing, after contacting, after ALD seed evaporation and after ALD of the top-gate oxide.</w:t>
      </w:r>
      <w:r w:rsidR="00F17970">
        <w:t xml:space="preserve"> We performed the experiment using 3 different photoresist and developer pairs and the results were consistent across all 3 pairs.</w:t>
      </w:r>
      <w:r w:rsidR="0001289F">
        <w:t xml:space="preserve"> The Raman analysis was performed on </w:t>
      </w:r>
      <w:r w:rsidR="00843DD1">
        <w:t>the photolithography defined graphene channel simi</w:t>
      </w:r>
      <w:r w:rsidR="00164EBD">
        <w:t>s</w:t>
      </w:r>
      <w:r w:rsidR="00843DD1">
        <w:t>lar to that shown in</w:t>
      </w:r>
      <w:r w:rsidR="00E16CAB">
        <w:t xml:space="preserve"> </w:t>
      </w:r>
      <w:r w:rsidR="00E16CAB">
        <w:fldChar w:fldCharType="begin"/>
      </w:r>
      <w:r w:rsidR="00E16CAB">
        <w:instrText xml:space="preserve"> REF _Ref489909887 \h </w:instrText>
      </w:r>
      <w:r w:rsidR="00E16CAB">
        <w:fldChar w:fldCharType="separate"/>
      </w:r>
      <w:r w:rsidR="00E16CAB">
        <w:t xml:space="preserve">Figure </w:t>
      </w:r>
      <w:r w:rsidR="00E16CAB">
        <w:rPr>
          <w:noProof/>
          <w:cs/>
        </w:rPr>
        <w:t>‎</w:t>
      </w:r>
      <w:r w:rsidR="00E16CAB">
        <w:rPr>
          <w:noProof/>
        </w:rPr>
        <w:t>6</w:t>
      </w:r>
      <w:r w:rsidR="00E16CAB">
        <w:t>.</w:t>
      </w:r>
      <w:r w:rsidR="00E16CAB">
        <w:rPr>
          <w:noProof/>
        </w:rPr>
        <w:t>4</w:t>
      </w:r>
      <w:r w:rsidR="00E16CAB">
        <w:fldChar w:fldCharType="end"/>
      </w:r>
      <w:r w:rsidR="00843DD1">
        <w:t>. The Raman analysis was performed on data obtained from area scans over the exposed channel</w:t>
      </w:r>
      <w:r w:rsidR="00CA349D">
        <w:t>s</w:t>
      </w:r>
      <w:r w:rsidR="00843DD1">
        <w:t>.</w:t>
      </w:r>
    </w:p>
    <w:p w:rsidR="00F02F66" w:rsidRDefault="00C83DC0" w:rsidP="00F02F66">
      <w:pPr>
        <w:keepNext/>
        <w:jc w:val="center"/>
      </w:pPr>
      <w:r w:rsidRPr="00C83DC0">
        <w:rPr>
          <w:noProof/>
        </w:rPr>
        <w:drawing>
          <wp:inline distT="0" distB="0" distL="0" distR="0">
            <wp:extent cx="4046855" cy="2670810"/>
            <wp:effectExtent l="0" t="0" r="0" b="0"/>
            <wp:docPr id="15" name="Picture 15" descr="C:\Users\momar\Google Drive\PhD\Optical Microscope\momar\10262015\sh6_L2_postOx_100x -angle correc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mar\Google Drive\PhD\Optical Microscope\momar\10262015\sh6_L2_postOx_100x -angle corrected.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46855" cy="2670810"/>
                    </a:xfrm>
                    <a:prstGeom prst="rect">
                      <a:avLst/>
                    </a:prstGeom>
                    <a:noFill/>
                    <a:ln>
                      <a:noFill/>
                    </a:ln>
                  </pic:spPr>
                </pic:pic>
              </a:graphicData>
            </a:graphic>
          </wp:inline>
        </w:drawing>
      </w:r>
    </w:p>
    <w:p w:rsidR="00C83DC0" w:rsidRDefault="00F02F66" w:rsidP="00F02F66">
      <w:pPr>
        <w:pStyle w:val="Caption"/>
      </w:pPr>
      <w:bookmarkStart w:id="17" w:name="_Ref489909887"/>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4</w:t>
      </w:r>
      <w:r w:rsidR="00E417FD">
        <w:fldChar w:fldCharType="end"/>
      </w:r>
      <w:bookmarkEnd w:id="17"/>
      <w:r>
        <w:t xml:space="preserve"> Optical microscope image of graphene FET device used to evaluate the stress evolution during fabrication. The graphene channels inside the red box was analyzed using Raman analysis to evaluate the stress during fabrication.</w:t>
      </w:r>
    </w:p>
    <w:p w:rsidR="00CA349D" w:rsidRDefault="00CA349D" w:rsidP="00CA349D">
      <w:r>
        <w:lastRenderedPageBreak/>
        <w:t>The 2D peak position was used as a metric for the strain in the channel. The 2D red shifts under tensile strain. The exact value of the strain was not calculated from the 2D peak shift due to the different values of the reported shift rates</w:t>
      </w:r>
      <w:r w:rsidR="003F456F">
        <w:fldChar w:fldCharType="begin" w:fldLock="1"/>
      </w:r>
      <w:r w:rsidR="00A61FC8">
        <w:instrText>ADDIN CSL_CITATION { "citationItems" : [ { "id" : "ITEM-1", "itemData" : { "DOI" : "10.1103/PhysRevB.82.201409", "ISSN" : "1098-0121", "abstract" : "The Raman $2D$-band -important for the analysis of graphene- shows a splitting for uniaxial strain. The splitting depends on the strength and direction of the applied strain and on the polarization of the incident and outgoing light. We expand the double-resonance Raman model in order to explain the strain direction dependence and the polarization dependence of the splitting. The analysis of this splitting gives new insight into the origin of the $2D$-band. Our prediction of the strain direction and polarization dependence agrees well with recent experiments.", "author" : [ { "dropping-particle" : "", "family" : "Mohr", "given" : "M.", "non-dropping-particle" : "", "parse-names" : false, "suffix" : "" }, { "dropping-particle" : "", "family" : "Maultzsch", "given" : "J.", "non-dropping-particle" : "", "parse-names" : false, "suffix" : "" }, { "dropping-particle" : "", "family" : "Thomsen", "given" : "C.", "non-dropping-particle" : "", "parse-names" : false, "suffix" : "" } ], "container-title" : "Physical Review B", "id" : "ITEM-1", "issue" : "20", "issued" : { "date-parts" : [ [ "2010", "11", "17" ] ] }, "page" : "201409", "title" : "Splitting of the Raman 2D band of graphene subjected to strain", "type" : "article-journal", "volume" : "82" }, "uris" : [ "http://www.mendeley.com/documents/?uuid=d7c49ff7-c232-4b5e-b2fc-69b1211a039c" ] }, { "id" : "ITEM-2", "itemData" : { "DOI" : "10.1021/nl102123c", "ISBN" : "2128543304", "ISSN" : "1530-6984", "PMID" : "20735024", "abstract" : "Two-phonon Raman scattering in graphitic materials provides a distinctive approach to probing the material's electronic structure through the spectroscopy of phonons. Here we report studies of Raman scattering of the two-dimensional mode of single-layer graphene under uniaxial stress and which implicates two types of modification of the low-energy electronic structure of graphene: a deformation of the Dirac cone and its displacement away from the K point.", "author" : [ { "dropping-particle" : "", "family" : "Huang", "given" : "Mingyuan", "non-dropping-particle" : "", "parse-names" : false, "suffix" : "" }, { "dropping-particle" : "", "family" : "Yan", "given" : "Hugen", "non-dropping-particle" : "", "parse-names" : false, "suffix" : "" }, { "dropping-particle" : "", "family" : "Heinz", "given" : "Tony F.", "non-dropping-particle" : "", "parse-names" : false, "suffix" : "" }, { "dropping-particle" : "", "family" : "Hone", "given" : "James", "non-dropping-particle" : "", "parse-names" : false, "suffix" : "" } ], "container-title" : "Nano Letters", "id" : "ITEM-2", "issue" : "10", "issued" : { "date-parts" : [ [ "2010", "10", "13" ] ] }, "page" : "4074-4079", "title" : "Probing Strain-Induced Electronic Structure Change in Graphene by Raman Spectroscopy", "type" : "article-journal", "volume" : "10" }, "uris" : [ "http://www.mendeley.com/documents/?uuid=2f400a81-fac3-4b24-bb47-f2b824b0508f" ] }, { "id" : "ITEM-3", "itemData" : { "DOI" : "10.1103/PhysRevLett.106.155502", "ISBN" : "0031-9007", "ISSN" : "0031-9007", "PMID" : "21568572", "abstract" : "Under homogeneous uniaxial strains, the Raman 2D band of graphene involving two-phonon double-resonance scattering processes splits into two peaks and they altogether redshift strongly depending on the direction and magnitude of the strain. Through polarized micro-Raman measurements and first-principles calculations, the effects are shown to originate from significant changes in resonant conditions owing to both the distorted Dirac cones and anisotropic modifications of phonon dispersion under uniaxial strains. Quantitative agreements between the calculation and experiment enable us to determine the dominant double-resonance Raman scattering path, thereby answering a fundamental question concerning this key experimental analyzing tool for graphitic systems.",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Physical Review Letters", "id" : "ITEM-3", "issue" : "15", "issued" : { "date-parts" : [ [ "2011", "4", "14" ] ] }, "page" : "155502", "title" : "Strain-Dependent Splitting of the Double-Resonance Raman Scattering Band in Graphene", "type" : "article-journal", "volume" : "106" }, "uris" : [ "http://www.mendeley.com/documents/?uuid=e2f88fbc-c327-4b70-ba83-dded73b916b5" ] }, { "id" : "ITEM-4", "itemData" : { "DOI" : "10.1103/PhysRevB.80.073408", "ISBN" : "1098-0121", "ISSN" : "1098-0121", "abstract" : "In situ high-pressure Raman spectroscopy is used to study monolayer, bilayer, and few-layer graphene samples supported on silicon in a diamond anvil cell to 3.5 GPa. The results show that monolayer graphene adheres to the silicon substrate under compressive stress. A clear trend in this behavior as a function of graphene sample thickness is observed. We also study unsupported graphene samples in a diamond anvil cell to 8 GPa and show that the properties of graphene under compression are intrinsically similar to graphite. Our results demonstrate the differing effects of uniaxial and biaxial strain on the electronic band structure.", "author" : [ { "dropping-particle" : "", "family" : "Proctor", "given" : "John E.", "non-dropping-particle" : "", "parse-names" : false, "suffix" : "" }, { "dropping-particle" : "", "family" : "Gregoryanz", "given" : "Eugene", "non-dropping-particle" : "", "parse-names" : false, "suffix" : "" }, { "dropping-particle" : "", "family" : "Novoselov", "given" : "Konstantin S.", "non-dropping-particle" : "", "parse-names" : false, "suffix" : "" }, { "dropping-particle" : "", "family" : "Lotya", "given" : "Mustafa", "non-dropping-particle" : "", "parse-names" : false, "suffix" : "" }, { "dropping-particle" : "", "family" : "Coleman", "given" : "Jonathan N.", "non-dropping-particle" : "", "parse-names" : false, "suffix" : "" }, { "dropping-particle" : "", "family" : "Halsall", "given" : "Matthew P.", "non-dropping-particle" : "", "parse-names" : false, "suffix" : "" } ], "container-title" : "Physical Review B", "id" : "ITEM-4", "issue" : "7", "issued" : { "date-parts" : [ [ "2009", "8", "21" ] ] }, "page" : "073408", "title" : "High-pressure Raman spectroscopy of graphene", "type" : "article-journal", "volume" : "80" }, "uris" : [ "http://www.mendeley.com/documents/?uuid=1073c00f-eb01-40a4-9817-3735657a3b5d" ] }, { "id" : "ITEM-5", "itemData" : { "DOI" : "10.1073/pnas.0811754106", "ISBN" : "0027-8424", "ISSN" : "0027-8424", "PMID" : "19380746", "abstract" : "We present a systematic study of the Raman spectra of optical phonons in graphene monolayers under tunable uniaxial tensile stress. Both the G and 2D bands exhibit significant red shifts. The G band splits into 2 distinct subbands (G(+), G(-)) because of the strain-induced symmetry breaking. Raman scattering from the G(+) and G(-) bands shows a distinctive polarization dependence that reflects the angle between the axis of the stress and the underlying graphene crystal axes. Polarized Raman spectroscopy therefore constitutes a purely optical method for the determination of the crystallographic orientation of graphene.", "author" : [ { "dropping-particle" : "", "family" : "Huang", "given" : "Mingyuan", "non-dropping-particle" : "", "parse-names" : false, "suffix" : "" }, { "dropping-particle" : "", "family" : "Yan", "given" : "Hugen", "non-dropping-particle" : "", "parse-names" : false, "suffix" : "" }, { "dropping-particle" : "", "family" : "Chen", "given" : "Changyao", "non-dropping-particle" : "", "parse-names" : false, "suffix" : "" }, { "dropping-particle" : "", "family" : "Song", "given" : "Daohua", "non-dropping-particle" : "", "parse-names" : false, "suffix" : "" }, { "dropping-particle" : "", "family" : "Heinz", "given" : "Tony F", "non-dropping-particle" : "", "parse-names" : false, "suffix" : "" }, { "dropping-particle" : "", "family" : "Hone", "given" : "James", "non-dropping-particle" : "", "parse-names" : false, "suffix" : "" } ], "container-title" : "Proceedings of the National Academy of Sciences", "id" : "ITEM-5", "issue" : "18", "issued" : { "date-parts" : [ [ "2009", "5", "5" ] ] }, "page" : "7304-7308", "title" : "Phonon softening and crystallographic orientation of strained graphene studied by Raman spectroscopy", "type" : "article-journal", "volume" : "106" }, "uris" : [ "http://www.mendeley.com/documents/?uuid=f66af391-89fb-4507-a13e-7050e2604a62" ] }, { "id" : "ITEM-6", "itemData" : { "DOI" : "10.1103/PhysRevB.79.205433", "ISBN" : "1098-0121", "ISSN" : "1098-0121", "PMID" : "266501500114", "abstract" : "Graphene is the two-dimensional building block for carbon allotropes of every other dimensionality. Since its experimental discovery, graphene continues to attract enormous interest, in particular as a new kind of matter, in which electron transport is governed by a Dirac-like wave equation, and as a model system for studying electronic and phonon properties of other, more complex, graphitic materials[1-4]. Here, we uncover the constitutive relation of graphene and probe new physics of its optical phonons, by studying its Raman spectrum as a function of uniaxial strain. We find that the doubly degenerate E2g optical mode splits in two components, one polarized along the strain and the other perpendicular to it. This leads to the splitting of the G peak into two bands, which we call G+ and G-, by analogy with the effect of curvature on the nanotube G peak[5-7]. Both peaks red shift with increasing strain, and their splitting increases, in excellent agreement with first-principles calculations. Their relative intensities are found to depend on light polarization, which provides a useful tool to probe the graphene crystallographic orientation with respect to the strain. The singly degenerate 2D and 2D' bands also red shift, but do not split for small strains. We study the Gruneisen parameters for the phonons responsible for the G, D and D' peaks. These can be used to measure the amount of uniaxial or biaxial strain, providing a fundamental tool for nanoelectronics, where strain monitoring is of paramount importance[8, 9]", "author" : [ { "dropping-particle" : "", "family" : "Mohiuddin", "given" : "T. M G", "non-dropping-particle" : "", "parse-names" : false, "suffix" : "" }, { "dropping-particle" : "", "family" : "Lombardo", "given" : "A.", "non-dropping-particle" : "", "parse-names" : false, "suffix" : "" }, { "dropping-particle" : "", "family" : "Nair", "given" : "R. R.", "non-dropping-particle" : "", "parse-names" : false, "suffix" : "" }, { "dropping-particle" : "", "family" : "Bonetti", "given" : "A.", "non-dropping-particle" : "", "parse-names" : false, "suffix" : "" }, { "dropping-particle" : "", "family" : "Savini", "given" : "G.", "non-dropping-particle" : "", "parse-names" : false, "suffix" : "" }, { "dropping-particle" : "", "family" : "Jalil", "given" : "R.", "non-dropping-particle" : "", "parse-names" : false, "suffix" : "" }, { "dropping-particle" : "", "family" : "Bonini", "given" : "N.", "non-dropping-particle" : "", "parse-names" : false, "suffix" : "" }, { "dropping-particle" : "", "family" : "Basko", "given" : "D. M.", "non-dropping-particle" : "", "parse-names" : false, "suffix" : "" }, { "dropping-particle" : "", "family" : "Galiotis", "given" : "C.", "non-dropping-particle" : "", "parse-names" : false, "suffix" : "" }, { "dropping-particle" : "", "family" : "Marzari", "given" : "N.", "non-dropping-particle" : "", "parse-names" : false, "suffix" : "" }, { "dropping-particle" : "", "family" : "Novoselov", "given" : "K. S.", "non-dropping-particle" : "", "parse-names" : false, "suffix" : "" }, { "dropping-particle" : "", "family" : "Geim", "given" : "A. K.", "non-dropping-particle" : "", "parse-names" : false, "suffix" : "" }, { "dropping-particle" : "", "family" : "Ferrari", "given" : "A. C.", "non-dropping-particle" : "", "parse-names" : false, "suffix" : "" } ], "container-title" : "Physical Review B", "id" : "ITEM-6", "issue" : "20", "issued" : { "date-parts" : [ [ "2009", "5", "29" ] ] }, "page" : "205433", "title" : "Uniaxial strain in graphene by Raman spectroscopy: G peak splitting, Gr\u00fcneisen parameters, and sample orientation", "type" : "article-journal", "volume" : "79" }, "uris" : [ "http://www.mendeley.com/documents/?uuid=1402d310-fe7f-4d5a-ab97-f842e1ac0339" ] } ], "mendeley" : { "formattedCitation" : "[70], [71], [74]\u2013[76], [78]", "plainTextFormattedCitation" : "[70], [71], [74]\u2013[76], [78]", "previouslyFormattedCitation" : "[70], [71], [74]\u2013[76], [78]" }, "properties" : { "noteIndex" : 0 }, "schema" : "https://github.com/citation-style-language/schema/raw/master/csl-citation.json" }</w:instrText>
      </w:r>
      <w:r w:rsidR="003F456F">
        <w:fldChar w:fldCharType="separate"/>
      </w:r>
      <w:r w:rsidR="003F456F" w:rsidRPr="003F456F">
        <w:rPr>
          <w:noProof/>
        </w:rPr>
        <w:t>[70], [71], [74]–[76], [78]</w:t>
      </w:r>
      <w:r w:rsidR="003F456F">
        <w:fldChar w:fldCharType="end"/>
      </w:r>
      <w:r>
        <w:t>.</w:t>
      </w:r>
    </w:p>
    <w:p w:rsidR="00934BB9" w:rsidRDefault="00934BB9" w:rsidP="00934BB9">
      <w:r>
        <w:t xml:space="preserve">The Raman spectrum from a single </w:t>
      </w:r>
      <w:r w:rsidR="00AD1A71">
        <w:t>point</w:t>
      </w:r>
      <w:r>
        <w:t xml:space="preserve"> and an aggregate of the 2D peak position after each fabrication step is shown in </w:t>
      </w:r>
      <w:r w:rsidR="001C21EB">
        <w:fldChar w:fldCharType="begin"/>
      </w:r>
      <w:r w:rsidR="001C21EB">
        <w:instrText xml:space="preserve"> REF _Ref489910794 \h </w:instrText>
      </w:r>
      <w:r w:rsidR="001C21EB">
        <w:fldChar w:fldCharType="separate"/>
      </w:r>
      <w:r w:rsidR="001C21EB">
        <w:t xml:space="preserve">Figure </w:t>
      </w:r>
      <w:r w:rsidR="001C21EB">
        <w:rPr>
          <w:noProof/>
          <w:cs/>
        </w:rPr>
        <w:t>‎</w:t>
      </w:r>
      <w:r w:rsidR="001C21EB">
        <w:rPr>
          <w:noProof/>
        </w:rPr>
        <w:t>6</w:t>
      </w:r>
      <w:r w:rsidR="001C21EB">
        <w:t>.</w:t>
      </w:r>
      <w:r w:rsidR="001C21EB">
        <w:rPr>
          <w:noProof/>
        </w:rPr>
        <w:t>5</w:t>
      </w:r>
      <w:r w:rsidR="001C21EB">
        <w:fldChar w:fldCharType="end"/>
      </w:r>
      <w:r>
        <w:t>.</w:t>
      </w:r>
      <w:r w:rsidR="00AD3C9D">
        <w:t xml:space="preserve"> The single point spectrum shown in </w:t>
      </w:r>
      <w:r w:rsidR="00AD3C9D">
        <w:fldChar w:fldCharType="begin"/>
      </w:r>
      <w:r w:rsidR="00AD3C9D">
        <w:instrText xml:space="preserve"> REF _Ref489910794 \h </w:instrText>
      </w:r>
      <w:r w:rsidR="00AD3C9D">
        <w:fldChar w:fldCharType="separate"/>
      </w:r>
      <w:r w:rsidR="00AD3C9D">
        <w:t xml:space="preserve">Figure </w:t>
      </w:r>
      <w:r w:rsidR="00AD3C9D">
        <w:rPr>
          <w:noProof/>
          <w:cs/>
        </w:rPr>
        <w:t>‎</w:t>
      </w:r>
      <w:r w:rsidR="00AD3C9D">
        <w:rPr>
          <w:noProof/>
        </w:rPr>
        <w:t>6</w:t>
      </w:r>
      <w:r w:rsidR="00AD3C9D">
        <w:t>.</w:t>
      </w:r>
      <w:r w:rsidR="00AD3C9D">
        <w:rPr>
          <w:noProof/>
        </w:rPr>
        <w:t>5</w:t>
      </w:r>
      <w:r w:rsidR="00AD3C9D">
        <w:fldChar w:fldCharType="end"/>
      </w:r>
      <w:r w:rsidR="00AD3C9D">
        <w:t>(a) shows that the 2D peak red shift slightly after contacting indicating a slight tensile strain of the channel, followed by a distinctive shift in after the Al</w:t>
      </w:r>
      <w:r w:rsidR="00AD3C9D" w:rsidRPr="00AD3C9D">
        <w:rPr>
          <w:vertAlign w:val="subscript"/>
        </w:rPr>
        <w:t>2</w:t>
      </w:r>
      <w:r w:rsidR="00AD3C9D">
        <w:t>O</w:t>
      </w:r>
      <w:r w:rsidR="00AD3C9D" w:rsidRPr="00AD3C9D">
        <w:rPr>
          <w:vertAlign w:val="subscript"/>
        </w:rPr>
        <w:t>3</w:t>
      </w:r>
      <w:r w:rsidR="00AD3C9D">
        <w:t xml:space="preserve"> seed layer deposition</w:t>
      </w:r>
      <w:r w:rsidR="00B22812">
        <w:t xml:space="preserve"> followed by a return to its original position after the completion of the top gate oxide A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D3448" w:rsidTr="003055D0">
        <w:tc>
          <w:tcPr>
            <w:tcW w:w="4675" w:type="dxa"/>
            <w:vAlign w:val="bottom"/>
          </w:tcPr>
          <w:p w:rsidR="00DD3448" w:rsidRDefault="00DD3448" w:rsidP="003055D0">
            <w:pPr>
              <w:ind w:firstLine="0"/>
              <w:jc w:val="center"/>
            </w:pPr>
            <w:r>
              <w:rPr>
                <w:noProof/>
              </w:rPr>
              <w:drawing>
                <wp:inline distT="0" distB="0" distL="0" distR="0" wp14:anchorId="1D4062D8" wp14:editId="4A1CB0F7">
                  <wp:extent cx="2666246" cy="2208366"/>
                  <wp:effectExtent l="0" t="0" r="127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25">
                            <a:extLst>
                              <a:ext uri="{28A0092B-C50C-407E-A947-70E740481C1C}">
                                <a14:useLocalDpi xmlns:a14="http://schemas.microsoft.com/office/drawing/2010/main" val="0"/>
                              </a:ext>
                            </a:extLst>
                          </a:blip>
                          <a:srcRect l="3394" r="6055"/>
                          <a:stretch/>
                        </pic:blipFill>
                        <pic:spPr bwMode="auto">
                          <a:xfrm>
                            <a:off x="0" y="0"/>
                            <a:ext cx="2708695" cy="2243525"/>
                          </a:xfrm>
                          <a:prstGeom prst="rect">
                            <a:avLst/>
                          </a:prstGeom>
                          <a:ln>
                            <a:noFill/>
                          </a:ln>
                          <a:extLst>
                            <a:ext uri="{53640926-AAD7-44D8-BBD7-CCE9431645EC}">
                              <a14:shadowObscured xmlns:a14="http://schemas.microsoft.com/office/drawing/2010/main"/>
                            </a:ext>
                          </a:extLst>
                        </pic:spPr>
                      </pic:pic>
                    </a:graphicData>
                  </a:graphic>
                </wp:inline>
              </w:drawing>
            </w:r>
          </w:p>
          <w:p w:rsidR="00DD3448" w:rsidRDefault="00DD3448" w:rsidP="003055D0">
            <w:pPr>
              <w:ind w:firstLine="0"/>
              <w:jc w:val="center"/>
            </w:pPr>
            <w:r>
              <w:t>(a)</w:t>
            </w:r>
          </w:p>
        </w:tc>
        <w:tc>
          <w:tcPr>
            <w:tcW w:w="4675" w:type="dxa"/>
            <w:vAlign w:val="bottom"/>
          </w:tcPr>
          <w:p w:rsidR="00DD3448" w:rsidRDefault="00DD3448" w:rsidP="003055D0">
            <w:pPr>
              <w:ind w:firstLine="0"/>
              <w:jc w:val="center"/>
            </w:pPr>
            <w:r>
              <w:rPr>
                <w:noProof/>
              </w:rPr>
              <w:drawing>
                <wp:inline distT="0" distB="0" distL="0" distR="0" wp14:anchorId="49BDCBEC" wp14:editId="1144EE8F">
                  <wp:extent cx="2730575" cy="204793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26">
                            <a:extLst>
                              <a:ext uri="{28A0092B-C50C-407E-A947-70E740481C1C}">
                                <a14:useLocalDpi xmlns:a14="http://schemas.microsoft.com/office/drawing/2010/main" val="0"/>
                              </a:ext>
                            </a:extLst>
                          </a:blip>
                          <a:stretch>
                            <a:fillRect/>
                          </a:stretch>
                        </pic:blipFill>
                        <pic:spPr>
                          <a:xfrm>
                            <a:off x="0" y="0"/>
                            <a:ext cx="2735703" cy="2051777"/>
                          </a:xfrm>
                          <a:prstGeom prst="rect">
                            <a:avLst/>
                          </a:prstGeom>
                        </pic:spPr>
                      </pic:pic>
                    </a:graphicData>
                  </a:graphic>
                </wp:inline>
              </w:drawing>
            </w:r>
          </w:p>
          <w:p w:rsidR="00DD3448" w:rsidRDefault="00DD3448" w:rsidP="00A251BC">
            <w:pPr>
              <w:keepNext/>
              <w:ind w:firstLine="0"/>
              <w:jc w:val="center"/>
            </w:pPr>
            <w:r>
              <w:t>(b)</w:t>
            </w:r>
          </w:p>
        </w:tc>
      </w:tr>
    </w:tbl>
    <w:p w:rsidR="00DD3448" w:rsidRDefault="00A251BC" w:rsidP="00AF50BB">
      <w:pPr>
        <w:pStyle w:val="Caption"/>
      </w:pPr>
      <w:bookmarkStart w:id="18" w:name="_Ref489910794"/>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5</w:t>
      </w:r>
      <w:r w:rsidR="00E417FD">
        <w:fldChar w:fldCharType="end"/>
      </w:r>
      <w:bookmarkEnd w:id="18"/>
      <w:r>
        <w:t xml:space="preserve"> (a) Raman spectrum around the 2D peak, (b) 2D peak data aggregate across the graphene channel after different fabrication steps. The arrows in (a) show clarify the evolution of the 2D peak position. The 2D peak position initially redshifts, indicating tensile strain, after contacting. The red shift is maximum after the Al</w:t>
      </w:r>
      <w:r w:rsidRPr="00A251BC">
        <w:rPr>
          <w:vertAlign w:val="subscript"/>
        </w:rPr>
        <w:t>2</w:t>
      </w:r>
      <w:r>
        <w:t>O</w:t>
      </w:r>
      <w:r w:rsidRPr="00A251BC">
        <w:rPr>
          <w:vertAlign w:val="subscript"/>
        </w:rPr>
        <w:t>3</w:t>
      </w:r>
      <w:r>
        <w:t xml:space="preserve"> seed layer deposition, indicating that this is the process inducing the maximum strain in the graphene channel. </w:t>
      </w:r>
      <w:r w:rsidR="00D070F4">
        <w:t xml:space="preserve">The 2D peak position almost moves back to position prior to the seed deposition after ALD. The 2D peak FWHM is not included in the </w:t>
      </w:r>
      <w:r w:rsidR="00B73C40">
        <w:t>analysis,</w:t>
      </w:r>
      <w:r w:rsidR="00D070F4">
        <w:t xml:space="preserve"> as it is a weak function of the strain and due to its </w:t>
      </w:r>
      <w:r w:rsidR="00007766">
        <w:t xml:space="preserve">high sensitivity to </w:t>
      </w:r>
      <w:r w:rsidR="00AF50BB">
        <w:t>impurities</w:t>
      </w:r>
      <w:r w:rsidR="00007766">
        <w:t xml:space="preserve"> and substrate roughness.</w:t>
      </w:r>
    </w:p>
    <w:p w:rsidR="00F5028A" w:rsidRDefault="00F5028A" w:rsidP="00F5028A">
      <w:r>
        <w:t xml:space="preserve">The aggregate of 2D peak positions from the scan of the graphene channel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 xml:space="preserve">(b) confirms the behavior shown in </w:t>
      </w:r>
      <w:r>
        <w:fldChar w:fldCharType="begin"/>
      </w:r>
      <w:r>
        <w:instrText xml:space="preserve"> REF _Ref489910794 \h </w:instrText>
      </w:r>
      <w:r>
        <w:fldChar w:fldCharType="separate"/>
      </w:r>
      <w:r>
        <w:t xml:space="preserve">Figure </w:t>
      </w:r>
      <w:r>
        <w:rPr>
          <w:noProof/>
          <w:cs/>
        </w:rPr>
        <w:t>‎</w:t>
      </w:r>
      <w:r>
        <w:rPr>
          <w:noProof/>
        </w:rPr>
        <w:t>6</w:t>
      </w:r>
      <w:r>
        <w:t>.</w:t>
      </w:r>
      <w:r>
        <w:rPr>
          <w:noProof/>
        </w:rPr>
        <w:t>5</w:t>
      </w:r>
      <w:r>
        <w:fldChar w:fldCharType="end"/>
      </w:r>
      <w:r>
        <w:t>(a).</w:t>
      </w:r>
      <w:r w:rsidR="00E43F91">
        <w:t xml:space="preserve"> Initially, the 2D peak positions are scattered over a range of </w:t>
      </w:r>
      <w:r w:rsidR="002B4172">
        <w:t xml:space="preserve">peak </w:t>
      </w:r>
      <w:r w:rsidR="00E43F91">
        <w:t>positions due to the roughness of the substrate</w:t>
      </w:r>
      <w:r w:rsidR="00A61FC8">
        <w:fldChar w:fldCharType="begin" w:fldLock="1"/>
      </w:r>
      <w:r w:rsidR="00E647EB">
        <w:instrText>ADDIN CSL_CITATION { "citationItems" : [ { "id" : "ITEM-1", "itemData" : { "DOI" : "10.1038/nchem.1421", "ISBN" : "1755-4330", "ISSN" : "1755-4330", "PMID" : "22914193", "abstract" : "Graphene has exceptional electronic, optical, mechanical and thermal properties, which provide it with great potential for use in electronic, optoelectronic and sensing applications. The chemical functionalization of graphene has been investigated with a view to controlling its electronic properties and interactions with other materials. Covalent modification of graphene by organic diazonium salts has been used to achieve these goals, but because graphene comprises only a single atomic layer, it is strongly influenced by the underlying substrate. Here, we show a stark difference in the rate of electron-transfer reactions with organic diazonium salts for monolayer graphene supported on a variety of substrates. Reactions proceed rapidly for graphene supported on SiO(2) and Al(2)O(3) (sapphire), but negligibly on alkyl-terminated and hexagonal boron nitride (hBN) surfaces, as shown by Raman spectroscopy. We also develop a model of reactivity based on substrate-induced electron-hole puddles in graphene, and achieve spatial patterning of chemical reactions in graphene by patterning the substrate.", "author" : [ { "dropping-particle" : "", "family" : "Wang", "given" : "Qing Hua", "non-dropping-particle" : "", "parse-names" : false, "suffix" : "" }, { "dropping-particle" : "", "family" : "Jin", "given" : "Zhong", "non-dropping-particle" : "", "parse-names" : false, "suffix" : "" }, { "dropping-particle" : "", "family" : "Kim", "given" : "Ki Kang", "non-dropping-particle" : "", "parse-names" : false, "suffix" : "" }, { "dropping-particle" : "", "family" : "Hilmer", "given" : "Andrew J.", "non-dropping-particle" : "", "parse-names" : false, "suffix" : "" }, { "dropping-particle" : "", "family" : "Paulus", "given" : "Geraldine L. C.", "non-dropping-particle" : "", "parse-names" : false, "suffix" : "" }, { "dropping-particle" : "", "family" : "Shih", "given" : "Chih-Jen", "non-dropping-particle" : "", "parse-names" : false, "suffix" : "" }, { "dropping-particle" : "", "family" : "Ham", "given" : "Moon-Ho", "non-dropping-particle" : "", "parse-names" : false, "suffix" : "" }, { "dropping-particle" : "", "family" : "Sanchez-Yamagishi", "given" : "Javier D.", "non-dropping-particle" : "", "parse-names" : false, "suffix" : "" }, { "dropping-particle" : "", "family" : "Watanabe", "given" : "Kenji", "non-dropping-particle" : "", "parse-names" : false, "suffix" : "" }, { "dropping-particle" : "", "family" : "Taniguchi", "given" : "Takashi", "non-dropping-particle" : "", "parse-names" : false, "suffix" : "" }, { "dropping-particle" : "", "family" : "Kong", "given" : "Jing", "non-dropping-particle" : "", "parse-names" : false, "suffix" : "" }, { "dropping-particle" : "", "family" : "Jarillo-Herrero", "given" : "Pablo", "non-dropping-particle" : "", "parse-names" : false, "suffix" : "" }, { "dropping-particle" : "", "family" : "Strano", "given" : "Michael S.", "non-dropping-particle" : "", "parse-names" : false, "suffix" : "" } ], "container-title" : "Nature Chemistry", "id" : "ITEM-1", "issue" : "9", "issued" : { "date-parts" : [ [ "2012" ] ] }, "page" : "724-732", "publisher" : "Nature Publishing Group", "title" : "Understanding and controlling the substrate effect on graphene electron-transfer chemistry via reactivity imprint lithography", "type" : "article-journal", "volume" : "4" }, "uris" : [ "http://www.mendeley.com/documents/?uuid=d3938019-9162-42e5-8111-b8513bbb3ddd" ] } ], "mendeley" : { "formattedCitation" : "[79]", "plainTextFormattedCitation" : "[79]", "previouslyFormattedCitation" : "[79]" }, "properties" : { "noteIndex" : 0 }, "schema" : "https://github.com/citation-style-language/schema/raw/master/csl-citation.json" }</w:instrText>
      </w:r>
      <w:r w:rsidR="00A61FC8">
        <w:fldChar w:fldCharType="separate"/>
      </w:r>
      <w:r w:rsidR="00A61FC8" w:rsidRPr="00A61FC8">
        <w:rPr>
          <w:noProof/>
        </w:rPr>
        <w:t>[79]</w:t>
      </w:r>
      <w:r w:rsidR="00A61FC8">
        <w:fldChar w:fldCharType="end"/>
      </w:r>
      <w:r w:rsidR="00E43F91">
        <w:t>.</w:t>
      </w:r>
      <w:r w:rsidR="002B4172">
        <w:t xml:space="preserve"> Once the channel is contacted the spread of the points reduces significantly. This reduction of 2D peak position can be attributed to the contacts anchoring the graphene ribbon of the substrate </w:t>
      </w:r>
      <w:r w:rsidR="0045318D">
        <w:t xml:space="preserve">with a given tension, </w:t>
      </w:r>
      <w:r w:rsidR="002B4172">
        <w:t>because the contacts typically spread beyond the graphene, effectively pinning it to the substrate.</w:t>
      </w:r>
      <w:r w:rsidR="0045318D">
        <w:t xml:space="preserve"> After the depositions of the Al</w:t>
      </w:r>
      <w:r w:rsidR="0045318D" w:rsidRPr="0045318D">
        <w:rPr>
          <w:vertAlign w:val="subscript"/>
        </w:rPr>
        <w:t>2</w:t>
      </w:r>
      <w:r w:rsidR="0045318D">
        <w:t>O</w:t>
      </w:r>
      <w:r w:rsidR="0045318D" w:rsidRPr="0045318D">
        <w:rPr>
          <w:vertAlign w:val="subscript"/>
        </w:rPr>
        <w:t>3</w:t>
      </w:r>
      <w:r w:rsidR="0045318D">
        <w:t xml:space="preserve"> seed layer (1.5 nm of aluminum left to natively oxidize in air)</w:t>
      </w:r>
      <w:r w:rsidR="00D97488">
        <w:t xml:space="preserve"> the 2D peak positions redshift significantly.</w:t>
      </w:r>
      <w:r w:rsidR="00E647EB">
        <w:t xml:space="preserve"> This can be attributed to the high tension in the graphene between the high-stress thin top oxide and the substrate. Graphene has a negative thermal expansion coefficient unlike Al</w:t>
      </w:r>
      <w:r w:rsidR="00E647EB" w:rsidRPr="00E647EB">
        <w:rPr>
          <w:vertAlign w:val="subscript"/>
        </w:rPr>
        <w:t>2</w:t>
      </w:r>
      <w:r w:rsidR="00E647EB">
        <w:t>O</w:t>
      </w:r>
      <w:r w:rsidR="00E647EB" w:rsidRPr="00E647EB">
        <w:rPr>
          <w:vertAlign w:val="subscript"/>
        </w:rPr>
        <w:t>3</w:t>
      </w:r>
      <w:r w:rsidR="00E647EB">
        <w:t xml:space="preserve"> and SiO</w:t>
      </w:r>
      <w:r w:rsidR="00E647EB" w:rsidRPr="00E647EB">
        <w:rPr>
          <w:vertAlign w:val="subscript"/>
        </w:rPr>
        <w:t>2</w:t>
      </w:r>
      <w:r w:rsidR="00E647EB">
        <w:rPr>
          <w:vertAlign w:val="subscript"/>
        </w:rPr>
        <w:t xml:space="preserve"> </w:t>
      </w:r>
      <w:r w:rsidR="00E647EB">
        <w:fldChar w:fldCharType="begin" w:fldLock="1"/>
      </w:r>
      <w:r w:rsidR="00F31958">
        <w:instrText>ADDIN CSL_CITATION { "citationItems" : [ { "id" : "ITEM-1", "itemData" : { "DOI" : "10.1021/nl201488g", "ISSN" : "1530-6984", "author" : [ { "dropping-particle" : "", "family" : "Yoon", "given" : "Duhee", "non-dropping-particle" : "", "parse-names" : false, "suffix" : "" }, { "dropping-particle" : "", "family" : "Son", "given" : "Young-Woo", "non-dropping-particle" : "", "parse-names" : false, "suffix" : "" }, { "dropping-particle" : "", "family" : "Cheong", "given" : "Hyeonsik", "non-dropping-particle" : "", "parse-names" : false, "suffix" : "" } ], "container-title" : "Nano Letters", "id" : "ITEM-1", "issue" : "8", "issued" : { "date-parts" : [ [ "2011", "8", "10" ] ] }, "page" : "3227-3231", "title" : "Negative Thermal Expansion Coefficient of Graphene Measured by Raman Spectroscopy", "type" : "article-journal", "volume" : "11" }, "uris" : [ "http://www.mendeley.com/documents/?uuid=c97801fb-9a60-44cc-836c-917de15c33c3" ] } ], "mendeley" : { "formattedCitation" : "[72]", "plainTextFormattedCitation" : "[72]", "previouslyFormattedCitation" : "[72]" }, "properties" : { "noteIndex" : 0 }, "schema" : "https://github.com/citation-style-language/schema/raw/master/csl-citation.json" }</w:instrText>
      </w:r>
      <w:r w:rsidR="00E647EB">
        <w:fldChar w:fldCharType="separate"/>
      </w:r>
      <w:r w:rsidR="00E647EB" w:rsidRPr="00E647EB">
        <w:rPr>
          <w:noProof/>
        </w:rPr>
        <w:t>[72]</w:t>
      </w:r>
      <w:r w:rsidR="00E647EB">
        <w:fldChar w:fldCharType="end"/>
      </w:r>
      <w:r w:rsidR="006575A4">
        <w:t>, exposing it to a high tensile stress by the thin top oxide seed layer.</w:t>
      </w:r>
      <w:r w:rsidR="00D24F8C">
        <w:t xml:space="preserve"> After the completion of the ALD, which takes about 1 hour at 150 </w:t>
      </w:r>
      <w:r w:rsidR="00D24F8C">
        <w:rPr>
          <w:rFonts w:cs="Times"/>
        </w:rPr>
        <w:t>°</w:t>
      </w:r>
      <w:r w:rsidR="00D24F8C">
        <w:t>C, the peak position almost move back to their original position, blue shifting by a small amount (~ 3 cm</w:t>
      </w:r>
      <w:r w:rsidR="00D24F8C" w:rsidRPr="00D24F8C">
        <w:rPr>
          <w:vertAlign w:val="superscript"/>
        </w:rPr>
        <w:t>-1</w:t>
      </w:r>
      <w:r w:rsidR="00D24F8C">
        <w:t>). This can be attributed to the thickness increase of the top gate oxide and the thermal processing causing a reduction in the overall stress in the top gate oxide, and the graphene channel subsequentl</w:t>
      </w:r>
      <w:r w:rsidR="0003301E">
        <w:t>y. We cannot ascertain whether the long time anneal or the thickness increase is the cause of stress reduction, but experimenting with different growth times and temperatures could allow the evaluation of the effect of each parameter more accurately.</w:t>
      </w:r>
    </w:p>
    <w:p w:rsidR="00BC4C90" w:rsidRDefault="00BC4C90" w:rsidP="003B6E10">
      <w:pPr>
        <w:pStyle w:val="Heading2"/>
      </w:pPr>
      <w:bookmarkStart w:id="19" w:name="_Ref489991930"/>
      <w:r>
        <w:lastRenderedPageBreak/>
        <w:t>Impact of Metal-Ion Containing Developers on the Performance of Graphene FETs</w:t>
      </w:r>
      <w:bookmarkEnd w:id="19"/>
    </w:p>
    <w:p w:rsidR="004D30B6" w:rsidRDefault="003D59B7" w:rsidP="004D30B6">
      <w:r>
        <w:t xml:space="preserve">Photoresist </w:t>
      </w:r>
      <w:r w:rsidR="000D635E">
        <w:t xml:space="preserve">developer chemistries </w:t>
      </w:r>
      <w:r>
        <w:t xml:space="preserve">can be divided into metal-ion free and metal-ion containing. </w:t>
      </w:r>
      <w:r w:rsidR="00771233">
        <w:t xml:space="preserve">The choice of a developer chemistry depends on its compatibility and if it has desirable properties with respect to the fabrication process. </w:t>
      </w:r>
    </w:p>
    <w:p w:rsidR="00EA4B5D" w:rsidRDefault="00EA4B5D" w:rsidP="004D30B6">
      <w:r>
        <w:t>We studied the impact of metal-ion free (MIF) developer and metal-ion containing (MIC) developers on the performance of graphene FET transistors. We used CD26 (TMAH-based developer) as the MIF developer, for use with Shipley S1805 photoresist with LOR3A lift-off layer, and used AZ Developer (Na-based developer) and AZ400K (K-based developer) as MIC developers, for use with AZ4110 photoresist.</w:t>
      </w:r>
      <w:r w:rsidR="00F31958">
        <w:t xml:space="preserve"> We fabricated 25 devices using each photoresist using commercial CVD graphene and evaluated the performance of the devices by fitting their characteristics to </w:t>
      </w:r>
      <w:r w:rsidR="00D71693">
        <w:t>the</w:t>
      </w:r>
      <w:r w:rsidR="00F31958">
        <w:t xml:space="preserve"> constant mobility model</w:t>
      </w:r>
      <w:r w:rsidR="00F31958">
        <w:fldChar w:fldCharType="begin" w:fldLock="1"/>
      </w:r>
      <w:r w:rsidR="00EF608D">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previouslyFormattedCitation" : "[58]" }, "properties" : { "noteIndex" : 0 }, "schema" : "https://github.com/citation-style-language/schema/raw/master/csl-citation.json" }</w:instrText>
      </w:r>
      <w:r w:rsidR="00F31958">
        <w:fldChar w:fldCharType="separate"/>
      </w:r>
      <w:r w:rsidR="00F31958" w:rsidRPr="00F31958">
        <w:rPr>
          <w:noProof/>
        </w:rPr>
        <w:t>[58]</w:t>
      </w:r>
      <w:r w:rsidR="00F31958">
        <w:fldChar w:fldCharType="end"/>
      </w:r>
      <w:r w:rsidR="00643C41">
        <w:t>.</w:t>
      </w:r>
      <w:r w:rsidR="0044680D">
        <w:t xml:space="preserve"> Electrical measurements included a hysteresis sweep of the gate to extract the resulting hysteresis in Dirac point voltage occurring because of interface trapped charges between the graphene and SiO</w:t>
      </w:r>
      <w:r w:rsidR="0044680D" w:rsidRPr="0044680D">
        <w:rPr>
          <w:vertAlign w:val="subscript"/>
        </w:rPr>
        <w:t>2</w:t>
      </w:r>
      <w:r w:rsidR="0044680D">
        <w:t xml:space="preserve"> substrate</w:t>
      </w:r>
      <w:r w:rsidR="00EF608D">
        <w:fldChar w:fldCharType="begin" w:fldLock="1"/>
      </w:r>
      <w:r w:rsidR="00C66964">
        <w:instrText>ADDIN CSL_CITATION { "citationItems" : [ { "id" : "ITEM-1", "itemData" : { "DOI" : "10.1016/j.carbon.2012.10.046", "ISBN" : "0008-6223", "ISSN" : "00086223", "abstract" : "The origin of the device instability of chemical vapor deposited graphene metal oxide semiconductor field effect transistor has been investigated while varying the characterization time scale from milliseconds to a few tens of seconds. When oxygen diffusion to the graphene interface was suppressed with Al2O3 passivation layer, the hysteresis activated with a time scale over a few tens of seconds was reduced significantly at both electron and hole branches of current-voltage curves. However, a fast charge trapping process occurring within a few milliseconds was not affected by the passivation and became a dominant mechanism of hysteresis. \u00a9 2012 Elsevier Ltd. All rights reserved.", "author" : [ { "dropping-particle" : "", "family" : "Kang", "given" : "Chang Goo", "non-dropping-particle" : "", "parse-names" : false, "suffix" : "" }, { "dropping-particle" : "", "family" : "Lee", "given" : "Young Gon", "non-dropping-particle" : "", "parse-names" : false, "suffix" : "" }, { "dropping-particle" : "", "family" : "Lee", "given" : "Sang Kyung", "non-dropping-particle" : "", "parse-names" : false, "suffix" : "" }, { "dropping-particle" : "", "family" : "Park", "given" : "Eunji", "non-dropping-particle" : "", "parse-names" : false, "suffix" : "" }, { "dropping-particle" : "", "family" : "Cho", "given" : "Chunhum", "non-dropping-particle" : "", "parse-names" : false, "suffix" : "" }, { "dropping-particle" : "", "family" : "Lim", "given" : "Sung Kwan", "non-dropping-particle" : "", "parse-names" : false, "suffix" : "" }, { "dropping-particle" : "", "family" : "Hwang", "given" : "Hyeon Jun", "non-dropping-particle" : "", "parse-names" : false, "suffix" : "" }, { "dropping-particle" : "", "family" : "Lee", "given" : "Byoung Hun", "non-dropping-particle" : "", "parse-names" : false, "suffix" : "" } ], "container-title" : "Carbon", "id" : "ITEM-1", "issued" : { "date-parts" : [ [ "2013" ] ] }, "page" : "182-187", "publisher" : "Elsevier Ltd", "title" : "Mechanism of the effects of low temperature Al2O3 passivation on graphene field effect transistors", "type" : "article-journal", "volume" : "53" }, "uris" : [ "http://www.mendeley.com/documents/?uuid=09e6901a-a5a2-4b16-8cd1-f07d0e27d5ff" ] }, { "id" : "ITEM-2",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 \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2", "issue" : "33", "issued" : { "date-parts" : [ [ "2010" ] ] }, "page" : "334214", "title" : "Intrinsic doping and gate hysteresis in graphene field effect devices fabricated on SiO2 substrates.", "type" : "article-journal", "volume" : "22" }, "uris" : [ "http://www.mendeley.com/documents/?uuid=f75d7beb-fda4-4841-b2e1-76bc957fdff3" ] }, { "id" : "ITEM-3", "itemData" : { "DOI" : "10.1021/nn101950n", "ISSN" : "1936-0851", "abstract" : "Graphene field effect transistors commonly comprise graphene flakes lying on SiO2 surfaces. The gate-voltage dependent conductance shows hysteresis depending on the gate sweeping rate/range. It is shown here that the transistors exhibit two different kinds of hysteresis in their electrical characteristics. Charge transfer causes a positive shift in the gate voltage of the minimum conductance, while capacitive gating can cause the negative shift of conductance with respect to gate voltage. The positive hysteretic phenomena decay with an increase of the number of layers in graphene flakes. Self-heating in helium atmosphere significantly removes adsorbates and reduces positive hysteresis. We also observed negative hysteresis in graphene devices at low temperature. It is also found that an ice layer on/under graphene has much stronger dipole moment than a water layer does. Mobile ions in the electrolyte gate and a polarity switch in the ferroelectric gate could also cause negative hysteresis in graphene transistors. These findings improved our understanding of the electrical response of graphene to its surroundings. The unique sensitivity to environment and related phenomena in graphene deserve further studies on nonvolatile memory, electrostatic detection and chemically driven applications.", "author" : [ { "dropping-particle" : "", "family" : "Wang", "given" : "Haomin", "non-dropping-particle" : "", "parse-names" : false, "suffix" : "" }, { "dropping-particle" : "", "family" : "Wu", "given" : "Yihong", "non-dropping-particle" : "", "parse-names" : false, "suffix" : "" }, { "dropping-particle" : "", "family" : "Cong", "given" : "Chunxiao", "non-dropping-particle" : "", "parse-names" : false, "suffix" : "" }, { "dropping-particle" : "", "family" : "Shang", "given" : "Jingzhi", "non-dropping-particle" : "", "parse-names" : false, "suffix" : "" }, { "dropping-particle" : "", "family" : "Yu", "given" : "Ting", "non-dropping-particle" : "", "parse-names" : false, "suffix" : "" } ], "container-title" : "ACS Nano", "id" : "ITEM-3", "issue" : "12", "issued" : { "date-parts" : [ [ "2010", "12", "28" ] ] }, "page" : "7221-7228", "title" : "Hysteresis of Electronic Transport in Graphene Transistors", "type" : "article-journal", "volume" : "4" }, "uris" : [ "http://www.mendeley.com/documents/?uuid=c24408d3-6625-4ba9-9226-bd532c9f30d2" ] }, { "id" : "ITEM-4",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4", "issue" : "3", "issued" : { "date-parts" : [ [ "2014" ] ] }, "page" : "035005", "publisher" : "IOP Publishing", "title" : "Graphene transport properties upon exposure to PMMA processing and heat treatments", "type" : "article-journal", "volume" : "1" }, "uris" : [ "http://www.mendeley.com/documents/?uuid=3ff8765b-2d29-492e-a2f4-f59ca1348286" ] }, { "id" : "ITEM-5", "itemData" : { "DOI" : "10.1088/0953-8984/22/33/334214", "ISBN" : "0953-8984", "ISSN" : "1361-648X", "PMID" : "21386504", "abstract" : "We have studied the intrinsic doping level and gate hysteresis of graphene-based field effect transistors (FETs) fabricated over Si/SiO(2) substrates. It was found that the high p-doping level of graphene in some as-prepared devices can be reversed by vacuum degassing at room temperature or above depending on the degree of hydrophobicity and/or hydration of the underlying SiO(2) substrate. Charge neutrality point (CNP) hysteresis, consisting of the shift of the charge neutrality point (or Dirac peak) upon reversal of the gate voltage sweep direction, was also greatly reduced upon vacuum degassing. However, another type of hysteresis, consisting of the change in the transconductance upon reversal of the gate voltage sweep direction, persists even after long-term vacuum annealing at 200\u2009\u00b0C, when SiO(2) surface-bound water is expected to be desorbed. We propose a mechanism for this transconductance hysteresis that involves water-related defects, formed during the hydration of the near-surface silanol groups in the bulk SiO(2), that can act as electron traps.", "author" : [ { "dropping-particle" : "", "family" : "Joshi", "given" : "P", "non-dropping-particle" : "", "parse-names" : false, "suffix" : "" }, { "dropping-particle" : "", "family" : "Romero", "given" : "H E", "non-dropping-particle" : "", "parse-names" : false, "suffix" : "" }, { "dropping-particle" : "", "family" : "Neal", "given" : "a T", "non-dropping-particle" : "", "parse-names" : false, "suffix" : "" }, { "dropping-particle" : "", "family" : "Toutam", "given" : "V K", "non-dropping-particle" : "", "parse-names" : false, "suffix" : "" }, { "dropping-particle" : "", "family" : "Tadigadapa", "given" : "S a", "non-dropping-particle" : "", "parse-names" : false, "suffix" : "" } ], "container-title" : "Journal of physics. Condensed matter : an Institute of Physics journal", "id" : "ITEM-5", "issue" : "33", "issued" : { "date-parts" : [ [ "2010" ] ] }, "page" : "334214", "title" : "Intrinsic doping and gate hysteresis in graphene field effect devices fabricated on SiO2 substrates.", "type" : "article-journal", "volume" : "22" }, "uris" : [ "http://www.mendeley.com/documents/?uuid=5c0ccf1d-8fa5-4438-8587-b48d70073962" ] }, { "id" : "ITEM-6", "itemData" : { "DOI" : "10.1063/1.3588033", "ISBN" : "0003-6951", "ISSN" : "00036951", "abstract" : "Device instabilities of graphene metal-oxide-semiconductor field effect transistors such as hysteresis and Dirac point shifts have been attributed to charge trapping in the underlying substrate, especially in SiO2. In this letter, trapping time constants around 87\u2002\u03bcs and 1.76 ms were identified using a short pulse current-voltage method. The values of two trapping time constants with reversible trapping behavior indicate that the hysteretic behaviors of graphene field effect transistors are due to neither charge trapping in the bulk SiO2 or tunneling into other interfacial materials. Also, it is concluded that the dc measurement method significantly underestimated the performance of graphene devices.", "author" : [ { "dropping-particle" : "", "family" : "Lee", "given" : "Young Gon", "non-dropping-particle" : "", "parse-names" : false, "suffix" : "" }, { "dropping-particle" : "", "family" : "Kang", "given" : "Chang Goo", "non-dropping-particle" : "", "parse-names" : false, "suffix" : "" }, { "dropping-particle" : "", "family" : "Jung", "given" : "Uk Jin", "non-dropping-particle" : "", "parse-names" : false, "suffix" : "" }, { "dropping-particle" : "", "family" : "Kim", "given" : "Jin Ju", "non-dropping-particle" : "", "parse-names" : false, "suffix" : "" }, { "dropping-particle" : "", "family" : "Hwang", "given" : "Hyeon Jun", "non-dropping-particle" : "", "parse-names" : false, "suffix" : "" }, { "dropping-particle" : "", "family" : "Chung", "given" : "Hyun Jong", "non-dropping-particle" : "", "parse-names" : false, "suffix" : "" }, { "dropping-particle" : "", "family" : "Seo", "given" : "Sunae", "non-dropping-particle" : "", "parse-names" : false, "suffix" : "" }, { "dropping-particle" : "", "family" : "Choi", "given" : "Rino", "non-dropping-particle" : "", "parse-names" : false, "suffix" : "" }, { "dropping-particle" : "", "family" : "Lee", "given" : "Byoung Hun", "non-dropping-particle" : "", "parse-names" : false, "suffix" : "" } ], "container-title" : "Applied Physics Letters", "id" : "ITEM-6", "issue" : "18", "issued" : { "date-parts" : [ [ "2011" ] ] }, "page" : "98-101", "title" : "Fast transient charging at the graphene/ SiO2 interface causing hysteretic device characteristics", "type" : "article-journal", "volume" : "98" }, "uris" : [ "http://www.mendeley.com/documents/?uuid=943843e4-6f5c-4c4d-a33f-7a910f9c00bb" ] }, { "id" : "ITEM-7", "itemData" : { "DOI" : "10.1063/1.4915513", "ISSN" : "0003-6951", "author" : [ { "dropping-particle" : "", "family" : "Alexandrou", "given" : "Konstantinos", "non-dropping-particle" : "", "parse-names" : false, "suffix" : "" }, { "dropping-particle" : "", "family" : "Petrone", "given" : "Nicholas", "non-dropping-particle" : "", "parse-names" : false, "suffix" : "" }, { "dropping-particle" : "", "family" : "Hone", "given" : "James", "non-dropping-particle" : "", "parse-names" : false, "suffix" : "" }, { "dropping-particle" : "", "family" : "Kymissis", "given" : "Ioannis", "non-dropping-particle" : "", "parse-names" : false, "suffix" : "" } ], "container-title" : "Applied Physics Letters", "id" : "ITEM-7", "issue" : "11", "issued" : { "date-parts" : [ [ "2015" ] ] }, "page" : "113104", "title" : "Encapsulated graphene field-effect transistors for air stable operation", "type" : "article-journal", "volume" : "106" }, "uris" : [ "http://www.mendeley.com/documents/?uuid=73d638d2-d5af-48d5-90f1-62cceb77dfe2" ] }, { "id" : "ITEM-8", "itemData" : { "DOI" : "10.1063/1.3665196", "ISBN" : "00218979", "ISSN" : "00218979", "abstract" : "Hysteresis and commonly observed p-doping of graphene based field effect\\ntransistors (FETs) have been discussed in reports over the last few\\nyears. However, the interpretation of experimental works differs; and\\nthe mechanism behind the appearance of the hysteresis and the role of\\ncharge transfer between graphene and its environment is not clarified\\nyet. We analyze the relation between electrochemical and electronic\\nproperties of graphene FETs in a moist environment extracted from the\\nstandard back gate dependence of the graphene resistance. We argue that\\ngraphene based FETs on a regular SiO(2) substrate exhibit behavior that\\ncorresponds to electrochemically induced hysteresis in ambient\\nconditions, and can be caused by a charge trapping mechanism associated\\nwith sensitivity of graphene to the local pH. (C) 2011 American\\nInstitute of Physics. {[}doi:10.1063/1.3665196]", "author" : [ { "dropping-particle" : "", "family" : "Veligura", "given" : "Alina", "non-dropping-particle" : "", "parse-names" : false, "suffix" : "" }, { "dropping-particle" : "", "family" : "Zomer", "given" : "Paul J.", "non-dropping-particle" : "", "parse-names" : false, "suffix" : "" }, { "dropping-particle" : "", "family" : "Vera-Marun", "given" : "Ivan J.", "non-dropping-particle" : "", "parse-names" : false, "suffix" : "" }, { "dropping-particle" : "", "family" : "J\u00f3zsa", "given" : "Csaba", "non-dropping-particle" : "", "parse-names" : false, "suffix" : "" }, { "dropping-particle" : "", "family" : "Gordiichuk", "given" : "Pavlo I.", "non-dropping-particle" : "", "parse-names" : false, "suffix" : "" }, { "dropping-particle" : "", "family" : "Wees", "given" : "Bart J.", "non-dropping-particle" : "Van", "parse-names" : false, "suffix" : "" } ], "container-title" : "Journal of Applied Physics", "id" : "ITEM-8", "issue" : "11", "issued" : { "date-parts" : [ [ "2011" ] ] }, "title" : "Relating hysteresis and electrochemistry in graphene field effect transistors", "type" : "article-journal", "volume" : "110" }, "uris" : [ "http://www.mendeley.com/documents/?uuid=3ceab015-6077-494c-bddd-0bc1ce5411dd" ] }, { "id" : "ITEM-9", "itemData" : { "DOI" : "10.1063/1.3562317", "ISBN" : "0003-6951", "ISSN" : "00036951", "abstract" : "We report on the binding mechanisms of oxygen and water to graphene by comparing the doping of graphene in a dry O2 environment versus in ambient. It is seen that dry oxygen dopes graphene from the basal plane while the ambient dopes graphene from the edges or from the substrate in the vicinity of the edge. Upon vacuum annealing, doping is fully reversible in the former case and only partially reversible in the latter case. We observe a thickness-dependent doping as a result of the difference in host sites for doping (basal plane versus edge). Finally, hysteresis is shown to be triggered even in dry oxygen.", "author" : [ { "dropping-particle" : "", "family" : "Yang", "given" : "Yinxiao", "non-dropping-particle" : "", "parse-names" : false, "suffix" : "" }, { "dropping-particle" : "", "family" : "Murali", "given" : "Raghu", "non-dropping-particle" : "", "parse-names" : false, "suffix" : "" } ], "container-title" : "Applied Physics Letters", "id" : "ITEM-9", "issue" : "9", "issued" : { "date-parts" : [ [ "2011" ] ] }, "page" : "2013-2016", "title" : "Binding mechanisms of molecular oxygen and moisture to graphene", "type" : "article-journal", "volume" : "98" }, "uris" : [ "http://www.mendeley.com/documents/?uuid=14d265cd-583d-421d-ba47-bd4efc9d79e5" ] }, { "id" : "ITEM-10", "itemData" : { "DOI" : "10.1063/1.4795295", "ISBN" : "0003-6951", "ISSN" : "00036951", "abstract" : "Graphene has attracted attention because of its extraordinarily high mobility. However, procedures to extract mobility from graphene metal-oxide semiconductor transistors have not been systematically established because the accuracy of mobility value is affected by many extrinsic parameters. In this work, the influence of extrinsic parameters, such as contact resistance, transient charging effect, measurement temperature, and ambient on mobility are examined in order to provide a protocol capable of accurately assessing the mobility of graphene metal-oxide-semiconductor field effect transistors. Using a well controlled test protocol, the mobility of graphene is found to be temperature independent up to 450 K. (C) 2013 American Institute of Physics. [http://dx.doi.org/10.1063/1.4795295]", "author" : [ { "dropping-particle" : "", "family" : "Lee", "given" : "Young Gon", "non-dropping-particle" : "", "parse-names" : false, "suffix" : "" }, { "dropping-particle" : "", "family" : "Kim", "given" : "Yun Ji", "non-dropping-particle" : "", "parse-names" : false, "suffix" : "" }, { "dropping-particle" : "", "family" : "Kang", "given" : "Chang Goo", "non-dropping-particle" : "", "parse-names" : false, "suffix" : "" }, { "dropping-particle" : "", "family" : "Cho", "given" : "Chunhum", "non-dropping-particle" : "", "parse-names" : false, "suffix" : "" }, { "dropping-particle" : "", "family" : "Lee", "given" : "Sangchul", "non-dropping-particle" : "", "parse-names" : false, "suffix" : "" }, { "dropping-particle" : "", "family" : "Hwang", "given" : "Hyeon Jun", "non-dropping-particle" : "", "parse-names" : false, "suffix" : "" }, { "dropping-particle" : "", "family" : "Jung", "given" : "Ukjin", "non-dropping-particle" : "", "parse-names" : false, "suffix" : "" }, { "dropping-particle" : "", "family" : "Hun Lee", "given" : "Byoung", "non-dropping-particle" : "", "parse-names" : false, "suffix" : "" } ], "container-title" : "Applied Physics Letters", "id" : "ITEM-10", "issue" : "9", "issued" : { "date-parts" : [ [ "2013" ] ] }, "page" : "1-5", "title" : "Influence of extrinsic factors on accuracy of mobility extraction in graphene metal-oxide-semiconductor field effect transistors", "type" : "article-journal", "volume" : "102" }, "uris" : [ "http://www.mendeley.com/documents/?uuid=6a6dbc85-6c9f-42db-81a3-6bc41c1263ac" ] }, { "id" : "ITEM-11", "itemData" : { "DOI" : "10.1063/1.3626854", "ISBN" : "00036951", "ISSN" : "00036951", "abstract" : "Understanding the origin of hysteresis in the channel resistance from top gated graphene transistors is important for transistor applications. Capacitance-voltage measurements across the gate oxide on top gated bilayer graphene show hysteresis with a charging and discharging time constant of ?100 ls. However, the measured capacitance across the graphene channel does not show any hysteresis but shows an abrupt jump at a high channel voltage due to the emergence of an order, indicating that the origin of hysteresis between gate and source is due to charge traps present in the gate oxide and graphene interface.", "author" : [ { "dropping-particle" : "", "family" : "Kalon", "given" : "Gopinadhan", "non-dropping-particle" : "", "parse-names" : false, "suffix" : "" }, { "dropping-particle" : "", "family" : "Jun Shin", "given" : "Young", "non-dropping-particle" : "", "parse-names" : false, "suffix" : "" }, { "dropping-particle" : "", "family" : "Giang Truong", "given" : "Viet", "non-dropping-particle" : "", "parse-names" : false, "suffix" : "" }, { "dropping-particle" : "", "family" : "Kalitsov", "given" : "Alan", "non-dropping-particle" : "", "parse-names" : false, "suffix" : "" }, { "dropping-particle" : "", "family" : "Yang", "given" : "Hyunsoo", "non-dropping-particle" : "", "parse-names" : false, "suffix" : "" } ], "container-title" : "Applied Physics Letters", "id" : "ITEM-11", "issue" : "8", "issued" : { "date-parts" : [ [ "2011" ] ] }, "title" : "The role of charge traps in inducing hysteresis: Capacitance-voltage measurements on top gated bilayer graphene", "type" : "article-journal", "volume" : "99" }, "uris" : [ "http://www.mendeley.com/documents/?uuid=d07a9262-599f-4943-a7f6-dfc1ab9acfb4" ] }, { "id" : "ITEM-12", "itemData" : { "DOI" : "10.1039/C4NR07457B", "ISSN" : "2040-3364", "author" : [ { "dropping-particle" : "", "family" : "Sagade", "given" : "Abhay a.", "non-dropping-particle" : "", "parse-names" : false, "suffix" : "" }, { "dropping-particle" : "", "family" : "Neumaier", "given" : "Daniel", "non-dropping-particle" : "", "parse-names" : false, "suffix" : "" }, { "dropping-particle" : "", "family" : "Schall", "given" : "Daniel", "non-dropping-particle" : "", "parse-names" : false, "suffix" : "" }, { "dropping-particle" : "", "family" : "Otto", "given" : "Martin", "non-dropping-particle" : "", "parse-names" : false, "suffix" : "" }, { "dropping-particle" : "", "family" : "Pesquera", "given" : "Amaia", "non-dropping-particle" : "", "parse-names" : false, "suffix" : "" }, { "dropping-particle" : "", "family" : "Centeno", "given" : "Alba", "non-dropping-particle" : "", "parse-names" : false, "suffix" : "" }, { "dropping-particle" : "", "family" : "Elorza", "given" : "Amaia Zurutuza", "non-dropping-particle" : "", "parse-names" : false, "suffix" : "" }, { "dropping-particle" : "", "family" : "Kurz", "given" : "Heinrich", "non-dropping-particle" : "", "parse-names" : false, "suffix" : "" } ], "container-title" : "Nanoscale", "id" : "ITEM-12", "issued" : { "date-parts" : [ [ "2015" ] ] }, "page" : "3558-3564", "publisher" : "Royal Society of Chemistry", "title" : "Highly air stable passivation of graphene based field effect devices", "type" : "article-journal" }, "uris" : [ "http://www.mendeley.com/documents/?uuid=7ba413ab-c6e3-4ea6-91dc-ce2619a770dc" ] }, { "id" : "ITEM-13", "itemData" : { "DOI" : "10.1109/TED.2014.2309651", "ISSN" : "0018-9383", "abstract" : "We measure top-gated graphene field effect transistors (GFETs) with nanosecond-range pulsed gate and drain voltages. Due to high-k dielectric or graphene imperfections, the drain current decreases ~10% over time scales of ~10 us, consistent with charge trapping mechanisms. Pulsed operation leads to hysteresis-free I-V characteristics, which are studied with pulses as short as 75 ns and 150 ns at the drain and gate, respectively. The pulsed operation enables reliable extraction of GFET intrinsic transconductance and mobility values independent of sweep direction, which are up to a factor of two higher than those obtained from simple DC characterization. We also observe drain-bias-induced charge trapping effects at lateral fields greater than 0.1 V/um. In addition, using modeling and capacitance-voltage measurements we extract charge trap densities up to 10^12 1/cm^2 in the top gate dielectric (here Al2O3). Our study illustrates important time- and field-dependent imperfections of top-gated GFETs with high-k dielectrics, which must be carefully considered for future developments of this technology", "author" : [ { "dropping-particle" : "", "family" : "Carrion", "given" : "Enrique a.", "non-dropping-particle" : "", "parse-names" : false, "suffix" : "" }, { "dropping-particle" : "", "family" : "Serov", "given" : "Andrey Y.", "non-dropping-particle" : "", "parse-names" : false, "suffix" : "" }, { "dropping-particle" : "", "family" : "Islam", "given" : "Sharnali", "non-dropping-particle" : "", "parse-names" : false, "suffix" : "" }, { "dropping-particle" : "", "family" : "Behnam", "given" : "Ashkan", "non-dropping-particle" : "", "parse-names" : false, "suffix" : "" }, { "dropping-particle" : "", "family" : "Malik", "given" : "Akshay", "non-dropping-particle" : "", "parse-names" : false, "suffix" : "" }, { "dropping-particle" : "", "family" : "Feng Xiong", "given" : "", "non-dropping-particle" : "", "parse-names" : false, "suffix" : "" }, { "dropping-particle" : "", "family" : "Bianchi", "given" : "Massimiliano", "non-dropping-particle" : "", "parse-names" : false, "suffix" : "" }, { "dropping-particle" : "", "family" : "Sordan", "given" : "Roman", "non-dropping-particle" : "", "parse-names" : false, "suffix" : "" }, { "dropping-particle" : "", "family" : "Pop", "given" : "Eric", "non-dropping-particle" : "", "parse-names" : false, "suffix" : "" } ], "container-title" : "IEEE Transactions on Electron Devices", "id" : "ITEM-13", "issue" : "5", "issued" : { "date-parts" : [ [ "2014", "5" ] ] }, "page" : "1583-1589", "title" : "Hysteresis-Free Nanosecond Pulsed Electrical Characterization of Top-Gated Graphene Transistors", "type" : "article-journal", "volume" : "61" }, "uris" : [ "http://www.mendeley.com/documents/?uuid=20f78191-1045-4d75-93e5-9044577f7ffb" ] }, { "id" : "ITEM-14", "itemData" : { "DOI" : "10.1021/nl903162a", "ISBN" : "1530-6984", "ISSN" : "15306984", "PMID" : "20218633", "abstract" : "The intrinsic doping level of graphene prepared by mechanical exfoliation and standard lithography procedures on thermally oxidized silicon varies significantly and seems to depend strongly on processing details and the substrate morphology. Moreover, transport properties of such graphene devices suffer from hysteretic behavior under ambient conditions. The hysteresis presumably originates from dipolar adsorbates on the substrate or graphene surface. Here, we demonstrate that it is possible to reliably obtain low intrinsic doping levels and to strongly suppress hysteretic behavior even in ambient air by depositing graphene on top of a thin, hydrophobic self-assembled layer of hexamethyldisilazane (HMDS). The HMDS serves as a reproducible template that prevents the adsorption of dipolar substances. It may also screen the influence of substrate deficiencies.", "author" : [ { "dropping-particle" : "", "family" : "Lafkioti", "given" : "Myrsini", "non-dropping-particle" : "", "parse-names" : false, "suffix" : "" }, { "dropping-particle" : "", "family" : "Krauss", "given" : "Benjamin", "non-dropping-particle" : "", "parse-names" : false, "suffix" : "" }, { "dropping-particle" : "", "family" : "Lohmann", "given" : "Timm", "non-dropping-particle" : "", "parse-names" : false, "suffix" : "" }, { "dropping-particle" : "", "family" : "Zschieschang", "given" : "Ute", "non-dropping-particle" : "", "parse-names" : false, "suffix" : "" }, { "dropping-particle" : "", "family" : "Klauk", "given" : "Hagen", "non-dropping-particle" : "", "parse-names" : false, "suffix" : "" }, { "dropping-particle" : "V.", "family" : "Klitzing", "given" : "Klaus", "non-dropping-particle" : "", "parse-names" : false, "suffix" : "" }, { "dropping-particle" : "", "family" : "Smet", "given" : "Jurgen H.", "non-dropping-particle" : "", "parse-names" : false, "suffix" : "" } ], "container-title" : "Nano Letters", "id" : "ITEM-14", "issue" : "4", "issued" : { "date-parts" : [ [ "2010" ] ] }, "page" : "1149-1153", "title" : "Graphene on a hydrophobic substrate: Doping reduction and hysteresis suppression under ambient conditions", "type" : "article-journal", "volume" : "10" }, "uris" : [ "http://www.mendeley.com/documents/?uuid=90b2497d-7fe0-4ed3-9055-ec19f385b257" ] } ], "mendeley" : { "formattedCitation" : "[80]\u2013[93]", "plainTextFormattedCitation" : "[80]\u2013[93]", "previouslyFormattedCitation" : "[80]\u2013[93]" }, "properties" : { "noteIndex" : 0 }, "schema" : "https://github.com/citation-style-language/schema/raw/master/csl-citation.json" }</w:instrText>
      </w:r>
      <w:r w:rsidR="00EF608D">
        <w:fldChar w:fldCharType="separate"/>
      </w:r>
      <w:r w:rsidR="00EF608D" w:rsidRPr="00EF608D">
        <w:rPr>
          <w:noProof/>
        </w:rPr>
        <w:t>[80]–[93]</w:t>
      </w:r>
      <w:r w:rsidR="00EF608D">
        <w:fldChar w:fldCharType="end"/>
      </w:r>
      <w:r w:rsidR="0044680D">
        <w:t>.</w:t>
      </w:r>
      <w:r w:rsidR="00EF608D">
        <w:t xml:space="preserve"> The devices were fabricated using the same steps outlined in </w:t>
      </w:r>
      <w:r w:rsidR="00EF608D">
        <w:fldChar w:fldCharType="begin"/>
      </w:r>
      <w:r w:rsidR="00EF608D">
        <w:instrText xml:space="preserve"> REF _Ref489899167 \r \h </w:instrText>
      </w:r>
      <w:r w:rsidR="00EF608D">
        <w:fldChar w:fldCharType="separate"/>
      </w:r>
      <w:r w:rsidR="00EF608D">
        <w:rPr>
          <w:cs/>
        </w:rPr>
        <w:t>‎</w:t>
      </w:r>
      <w:r w:rsidR="00EF608D">
        <w:t>Appendix B</w:t>
      </w:r>
      <w:r w:rsidR="00EF608D">
        <w:fldChar w:fldCharType="end"/>
      </w:r>
      <w:r w:rsidR="00EF608D">
        <w:t xml:space="preserve">, but without the top gate metal deposition. The devices were measured using the setup outlined in </w:t>
      </w:r>
      <w:r w:rsidR="00EF608D">
        <w:fldChar w:fldCharType="begin"/>
      </w:r>
      <w:r w:rsidR="00EF608D">
        <w:instrText xml:space="preserve"> REF _Ref489987865 \r \h </w:instrText>
      </w:r>
      <w:r w:rsidR="00EF608D">
        <w:fldChar w:fldCharType="separate"/>
      </w:r>
      <w:r w:rsidR="00EF608D">
        <w:rPr>
          <w:cs/>
        </w:rPr>
        <w:t>‎</w:t>
      </w:r>
      <w:r w:rsidR="00EF608D">
        <w:t>Appendix C</w:t>
      </w:r>
      <w:r w:rsidR="00EF608D">
        <w:fldChar w:fldCharType="end"/>
      </w:r>
      <w:r w:rsidR="00EF608D">
        <w:t>.</w:t>
      </w:r>
      <w:r w:rsidR="00EE2351">
        <w:t xml:space="preserve"> </w:t>
      </w:r>
      <w:r w:rsidR="00EE2351" w:rsidRPr="00EE2351">
        <w:t xml:space="preserve">Each box corresponds to measurements from 25 devices. </w:t>
      </w:r>
      <w:r w:rsidR="006C521A">
        <w:t>In all box plot figures in this section</w:t>
      </w:r>
      <w:r w:rsidR="00E5279D">
        <w:t>, t</w:t>
      </w:r>
      <w:r w:rsidR="00EE2351" w:rsidRPr="00EE2351">
        <w:t>he box plot whisker edges correspond to the extreme data points, the blue box limits correspond to the 75% and 25% percentile points and the red horizontal line is the median of the data.</w:t>
      </w:r>
    </w:p>
    <w:p w:rsidR="00B80219" w:rsidRDefault="00B80219" w:rsidP="00B80219">
      <w:r>
        <w:fldChar w:fldCharType="begin"/>
      </w:r>
      <w:r>
        <w:instrText xml:space="preserve"> REF _Ref489988121 \h </w:instrText>
      </w:r>
      <w:r>
        <w:fldChar w:fldCharType="separate"/>
      </w:r>
      <w:r>
        <w:t xml:space="preserve">Figure </w:t>
      </w:r>
      <w:r>
        <w:rPr>
          <w:noProof/>
          <w:cs/>
        </w:rPr>
        <w:t>‎</w:t>
      </w:r>
      <w:r>
        <w:rPr>
          <w:noProof/>
        </w:rPr>
        <w:t>6</w:t>
      </w:r>
      <w:r>
        <w:t>.</w:t>
      </w:r>
      <w:r>
        <w:rPr>
          <w:noProof/>
        </w:rPr>
        <w:t>6</w:t>
      </w:r>
      <w:r>
        <w:fldChar w:fldCharType="end"/>
      </w:r>
      <w:r>
        <w:t xml:space="preserve"> shows the Dirac point voltage obtained using</w:t>
      </w:r>
      <w:r w:rsidR="009A25EE">
        <w:t xml:space="preserve"> the</w:t>
      </w:r>
      <w:r>
        <w:t xml:space="preserve"> different developers. The data shows that the MIF CD26 developer yields the lower Dirac point voltage. This is expected as the lack of metal ions in the MIF developer causes less doping compared to the MIC developers</w:t>
      </w:r>
      <w:r w:rsidR="0079393F">
        <w:t>,</w:t>
      </w:r>
      <w:r>
        <w:t xml:space="preserve"> which dope the graphene significantly due to the metal ion content.</w:t>
      </w:r>
    </w:p>
    <w:p w:rsidR="00B80219" w:rsidRDefault="0079393F" w:rsidP="004D30B6">
      <w:r>
        <w:t xml:space="preserve">The hysteresis of Dirac point voltage shown in </w:t>
      </w:r>
      <w:r>
        <w:fldChar w:fldCharType="begin"/>
      </w:r>
      <w:r>
        <w:instrText xml:space="preserve"> REF _Ref489988877 \h </w:instrText>
      </w:r>
      <w:r>
        <w:fldChar w:fldCharType="separate"/>
      </w:r>
      <w:r>
        <w:t xml:space="preserve">Figure </w:t>
      </w:r>
      <w:r>
        <w:rPr>
          <w:noProof/>
          <w:cs/>
        </w:rPr>
        <w:t>‎</w:t>
      </w:r>
      <w:r>
        <w:rPr>
          <w:noProof/>
        </w:rPr>
        <w:t>6</w:t>
      </w:r>
      <w:r>
        <w:t>.</w:t>
      </w:r>
      <w:r>
        <w:rPr>
          <w:noProof/>
        </w:rPr>
        <w:t>7</w:t>
      </w:r>
      <w:r>
        <w:fldChar w:fldCharType="end"/>
      </w:r>
      <w:r>
        <w:t xml:space="preserve"> shows that the MIC developers have the </w:t>
      </w:r>
      <w:r w:rsidR="00234950">
        <w:t xml:space="preserve">lowest magnitude of hysteresis. </w:t>
      </w:r>
      <w:r>
        <w:t xml:space="preserve">This can be attributed to the screening of graphene-dielectric interface charges </w:t>
      </w:r>
      <w:r w:rsidR="00B30109">
        <w:t>by the metal-ion dopants, reducing their effect in causing hysteresis</w:t>
      </w:r>
      <w:r>
        <w:t>.</w:t>
      </w:r>
    </w:p>
    <w:p w:rsidR="00B30109" w:rsidRDefault="00B30109" w:rsidP="00B30109">
      <w:r>
        <w:t xml:space="preserve">The extracted charged-ion concentration is shown in </w:t>
      </w:r>
      <w:r>
        <w:fldChar w:fldCharType="begin"/>
      </w:r>
      <w:r>
        <w:instrText xml:space="preserve"> REF _Ref489988967 \h </w:instrText>
      </w:r>
      <w:r>
        <w:fldChar w:fldCharType="separate"/>
      </w:r>
      <w:r>
        <w:t xml:space="preserve">Figure </w:t>
      </w:r>
      <w:r>
        <w:rPr>
          <w:noProof/>
          <w:cs/>
        </w:rPr>
        <w:t>‎</w:t>
      </w:r>
      <w:r>
        <w:rPr>
          <w:noProof/>
        </w:rPr>
        <w:t>6</w:t>
      </w:r>
      <w:r>
        <w:t>.</w:t>
      </w:r>
      <w:r>
        <w:rPr>
          <w:noProof/>
        </w:rPr>
        <w:t>8</w:t>
      </w:r>
      <w:r>
        <w:fldChar w:fldCharType="end"/>
      </w:r>
      <w:r>
        <w:t>. It confirms that the charged-impurity concentration of MIF developers is considerably less than that obtained using MIC developers. This results is expected, as the more metal ions are essentially charged impurities.</w:t>
      </w:r>
    </w:p>
    <w:p w:rsidR="00B30109" w:rsidRDefault="00B30109" w:rsidP="00B30109">
      <w:r>
        <w:t>The extracted mobility is shown in</w:t>
      </w:r>
      <w:r w:rsidR="00345579">
        <w:t xml:space="preserve"> </w:t>
      </w:r>
      <w:r w:rsidR="00345579">
        <w:fldChar w:fldCharType="begin"/>
      </w:r>
      <w:r w:rsidR="00345579">
        <w:instrText xml:space="preserve"> REF _Ref489989267 \h </w:instrText>
      </w:r>
      <w:r w:rsidR="00345579">
        <w:fldChar w:fldCharType="separate"/>
      </w:r>
      <w:r w:rsidR="00345579">
        <w:t xml:space="preserve">Figure </w:t>
      </w:r>
      <w:r w:rsidR="00345579">
        <w:rPr>
          <w:noProof/>
          <w:cs/>
        </w:rPr>
        <w:t>‎</w:t>
      </w:r>
      <w:r w:rsidR="00345579">
        <w:rPr>
          <w:noProof/>
        </w:rPr>
        <w:t>6</w:t>
      </w:r>
      <w:r w:rsidR="00345579">
        <w:t>.</w:t>
      </w:r>
      <w:r w:rsidR="00345579">
        <w:rPr>
          <w:noProof/>
        </w:rPr>
        <w:t>9</w:t>
      </w:r>
      <w:r w:rsidR="00345579">
        <w:fldChar w:fldCharType="end"/>
      </w:r>
      <w:r>
        <w:t xml:space="preserve">. We note that MIF developers yield significantly higher </w:t>
      </w:r>
      <w:r w:rsidR="002726DC">
        <w:t xml:space="preserve">charge carrier </w:t>
      </w:r>
      <w:r>
        <w:t xml:space="preserve">mobility compared to </w:t>
      </w:r>
      <w:r w:rsidR="00A426BC">
        <w:t>MIC developers. This result can be attributed to the reduction in charged-impurity scattering when using MIF developers as they cause less charged-impurity concentration.</w:t>
      </w:r>
    </w:p>
    <w:p w:rsidR="00405D8B" w:rsidRDefault="00405D8B" w:rsidP="00B30109">
      <w:r>
        <w:t xml:space="preserve">The extracted contact resistance normalized per device width is shown in </w:t>
      </w:r>
      <w:r>
        <w:fldChar w:fldCharType="begin"/>
      </w:r>
      <w:r>
        <w:instrText xml:space="preserve"> REF _Ref489989870 \h </w:instrText>
      </w:r>
      <w:r>
        <w:fldChar w:fldCharType="separate"/>
      </w:r>
      <w:r>
        <w:t xml:space="preserve">Figure </w:t>
      </w:r>
      <w:r>
        <w:rPr>
          <w:noProof/>
          <w:cs/>
        </w:rPr>
        <w:t>‎</w:t>
      </w:r>
      <w:r>
        <w:rPr>
          <w:noProof/>
        </w:rPr>
        <w:t>6</w:t>
      </w:r>
      <w:r>
        <w:t>.</w:t>
      </w:r>
      <w:r>
        <w:rPr>
          <w:noProof/>
        </w:rPr>
        <w:t>10</w:t>
      </w:r>
      <w:r>
        <w:fldChar w:fldCharType="end"/>
      </w:r>
      <w:r>
        <w:t>. Although the median values are close, the spread is significantly lower when using MIF developers. This indicates a more consistent metal-graphene interface as the contact resistance is a strong function of the state of the metal-graphene interface.</w:t>
      </w:r>
      <w:r w:rsidR="0027371F">
        <w:t xml:space="preserve"> </w:t>
      </w:r>
    </w:p>
    <w:p w:rsidR="003222B5" w:rsidRDefault="003222B5" w:rsidP="00B30109">
      <w:r>
        <w:t>The results conclusively indicate the MIF developers are superior when processing graphene compared with MIC developers, unless the graphene channel is to be doped intentionally.</w:t>
      </w:r>
    </w:p>
    <w:p w:rsidR="00EF608D" w:rsidRDefault="00EF608D" w:rsidP="00EE2351">
      <w:pPr>
        <w:keepNext/>
        <w:ind w:firstLine="0"/>
        <w:jc w:val="center"/>
      </w:pPr>
      <w:r>
        <w:rPr>
          <w:noProof/>
        </w:rPr>
        <w:lastRenderedPageBreak/>
        <w:drawing>
          <wp:inline distT="0" distB="0" distL="0" distR="0">
            <wp:extent cx="4789975" cy="33832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vd.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89975" cy="3383280"/>
                    </a:xfrm>
                    <a:prstGeom prst="rect">
                      <a:avLst/>
                    </a:prstGeom>
                  </pic:spPr>
                </pic:pic>
              </a:graphicData>
            </a:graphic>
          </wp:inline>
        </w:drawing>
      </w:r>
    </w:p>
    <w:p w:rsidR="00EF608D" w:rsidRDefault="00EF608D" w:rsidP="00EE2351">
      <w:pPr>
        <w:pStyle w:val="Caption"/>
      </w:pPr>
      <w:bookmarkStart w:id="20" w:name="_Ref489988121"/>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6</w:t>
      </w:r>
      <w:r w:rsidR="00E417FD">
        <w:fldChar w:fldCharType="end"/>
      </w:r>
      <w:bookmarkEnd w:id="20"/>
      <w:r>
        <w:t xml:space="preserve"> Dirac point voltage measured for the devices fabricated using different photoresist. Labels "Up" and "Down" correspond to sweeping the </w:t>
      </w:r>
      <w:r w:rsidR="00060C19">
        <w:t>back-gate</w:t>
      </w:r>
      <w:r>
        <w:t xml:space="preserve"> voltage up and down</w:t>
      </w:r>
      <w:r w:rsidR="00060C19">
        <w:t xml:space="preserve">. </w:t>
      </w:r>
    </w:p>
    <w:p w:rsidR="00F115DB" w:rsidRDefault="00F115DB" w:rsidP="002E48D0">
      <w:pPr>
        <w:keepNext/>
        <w:ind w:firstLine="0"/>
        <w:jc w:val="center"/>
      </w:pPr>
      <w:r>
        <w:rPr>
          <w:noProof/>
        </w:rPr>
        <w:drawing>
          <wp:inline distT="0" distB="0" distL="0" distR="0">
            <wp:extent cx="4789398" cy="33832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hysteresi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EE2351" w:rsidRDefault="00F115DB" w:rsidP="00F115DB">
      <w:pPr>
        <w:pStyle w:val="Caption"/>
      </w:pPr>
      <w:bookmarkStart w:id="21" w:name="_Ref489988877"/>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7</w:t>
      </w:r>
      <w:r w:rsidR="00E417FD">
        <w:fldChar w:fldCharType="end"/>
      </w:r>
      <w:bookmarkEnd w:id="21"/>
      <w:r>
        <w:t xml:space="preserve"> Hysteresis in Dirac point voltage, defined as the difference between the up and down voltage sweep Dirac point voltages. The MIC developers show small hysteresis, which can be attributed to the large density of metal-ion doping, screening the interface charges and reducing the hysteresis</w:t>
      </w:r>
      <w:r w:rsidR="000C5A8F">
        <w:t xml:space="preserve"> caused by them</w:t>
      </w:r>
      <w:r>
        <w:t>.</w:t>
      </w:r>
    </w:p>
    <w:p w:rsidR="0023706A" w:rsidRDefault="0023706A" w:rsidP="00D81804">
      <w:pPr>
        <w:keepNext/>
        <w:ind w:firstLine="0"/>
        <w:jc w:val="center"/>
      </w:pPr>
      <w:r>
        <w:rPr>
          <w:noProof/>
        </w:rPr>
        <w:lastRenderedPageBreak/>
        <w:drawing>
          <wp:inline distT="0" distB="0" distL="0" distR="0">
            <wp:extent cx="4793023" cy="3383280"/>
            <wp:effectExtent l="0" t="0" r="762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o_corrected.png"/>
                    <pic:cNvPicPr/>
                  </pic:nvPicPr>
                  <pic:blipFill>
                    <a:blip r:embed="rId29">
                      <a:extLst>
                        <a:ext uri="{28A0092B-C50C-407E-A947-70E740481C1C}">
                          <a14:useLocalDpi xmlns:a14="http://schemas.microsoft.com/office/drawing/2010/main" val="0"/>
                        </a:ext>
                      </a:extLst>
                    </a:blip>
                    <a:stretch>
                      <a:fillRect/>
                    </a:stretch>
                  </pic:blipFill>
                  <pic:spPr>
                    <a:xfrm>
                      <a:off x="0" y="0"/>
                      <a:ext cx="4793023" cy="3383280"/>
                    </a:xfrm>
                    <a:prstGeom prst="rect">
                      <a:avLst/>
                    </a:prstGeom>
                  </pic:spPr>
                </pic:pic>
              </a:graphicData>
            </a:graphic>
          </wp:inline>
        </w:drawing>
      </w:r>
    </w:p>
    <w:p w:rsidR="0023706A" w:rsidRDefault="0023706A" w:rsidP="0023706A">
      <w:pPr>
        <w:pStyle w:val="Caption"/>
      </w:pPr>
      <w:bookmarkStart w:id="22" w:name="_Ref489988967"/>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8</w:t>
      </w:r>
      <w:r w:rsidR="00E417FD">
        <w:fldChar w:fldCharType="end"/>
      </w:r>
      <w:bookmarkEnd w:id="22"/>
      <w:r>
        <w:t xml:space="preserve"> </w:t>
      </w:r>
      <w:r w:rsidR="00C8146C">
        <w:t>Extracted c</w:t>
      </w:r>
      <w:r>
        <w:t>harged-impurity concentration</w:t>
      </w:r>
      <w:r w:rsidR="00C8146C">
        <w:t xml:space="preserve"> using different developers. As expected, the MIF developers cause the least density of charged-impurities.</w:t>
      </w:r>
    </w:p>
    <w:p w:rsidR="005B6603" w:rsidRDefault="005B6603" w:rsidP="005B6603">
      <w:pPr>
        <w:keepNext/>
      </w:pPr>
      <w:r>
        <w:rPr>
          <w:noProof/>
        </w:rPr>
        <w:drawing>
          <wp:inline distT="0" distB="0" distL="0" distR="0">
            <wp:extent cx="4789398" cy="3383280"/>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9398" cy="3383280"/>
                    </a:xfrm>
                    <a:prstGeom prst="rect">
                      <a:avLst/>
                    </a:prstGeom>
                  </pic:spPr>
                </pic:pic>
              </a:graphicData>
            </a:graphic>
          </wp:inline>
        </w:drawing>
      </w:r>
    </w:p>
    <w:p w:rsidR="005B6603" w:rsidRDefault="005B6603" w:rsidP="005B6603">
      <w:pPr>
        <w:pStyle w:val="Caption"/>
      </w:pPr>
      <w:bookmarkStart w:id="23" w:name="_Ref489989267"/>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9</w:t>
      </w:r>
      <w:r w:rsidR="00E417FD">
        <w:fldChar w:fldCharType="end"/>
      </w:r>
      <w:bookmarkEnd w:id="23"/>
      <w:r>
        <w:t xml:space="preserve"> Extracted charge carrier mobility using different developers. MIF developers show higher mobility, which can be attributed to the less charged-impurity scattering as they yield lower charged-impurity concentration.</w:t>
      </w:r>
    </w:p>
    <w:p w:rsidR="00991EEB" w:rsidRDefault="00991EEB" w:rsidP="00991EEB">
      <w:pPr>
        <w:keepNext/>
      </w:pPr>
      <w:r>
        <w:rPr>
          <w:noProof/>
        </w:rPr>
        <w:lastRenderedPageBreak/>
        <w:drawing>
          <wp:inline distT="0" distB="0" distL="0" distR="0">
            <wp:extent cx="5943600" cy="41986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cw.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4198620"/>
                    </a:xfrm>
                    <a:prstGeom prst="rect">
                      <a:avLst/>
                    </a:prstGeom>
                  </pic:spPr>
                </pic:pic>
              </a:graphicData>
            </a:graphic>
          </wp:inline>
        </w:drawing>
      </w:r>
    </w:p>
    <w:p w:rsidR="008B0FF3" w:rsidRDefault="00991EEB" w:rsidP="00991EEB">
      <w:pPr>
        <w:pStyle w:val="Caption"/>
      </w:pPr>
      <w:bookmarkStart w:id="24" w:name="_Ref489989870"/>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10</w:t>
      </w:r>
      <w:r w:rsidR="00E417FD">
        <w:fldChar w:fldCharType="end"/>
      </w:r>
      <w:bookmarkEnd w:id="24"/>
      <w:r>
        <w:t xml:space="preserve"> Extracted contact resistance. The median values are not far apart considerably, but MIF developers show the lowest spread, indicating the most consistent metal-graphene interface</w:t>
      </w:r>
      <w:r w:rsidR="00405D8B">
        <w:t>.</w:t>
      </w:r>
    </w:p>
    <w:p w:rsidR="00405D8B" w:rsidRDefault="00BA0E45" w:rsidP="008C27E2">
      <w:pPr>
        <w:pStyle w:val="Heading3"/>
      </w:pPr>
      <w:r>
        <w:t>Relation Between Charge Carrier Mobility and Charged-Impurity Concentration</w:t>
      </w:r>
    </w:p>
    <w:p w:rsidR="00CC0D84" w:rsidRDefault="00CC0D84" w:rsidP="00CC0D84">
      <w:r>
        <w:t>Charge carrier mobility (</w:t>
      </w:r>
      <m:oMath>
        <m:r>
          <w:rPr>
            <w:rFonts w:ascii="Cambria Math" w:hAnsi="Cambria Math"/>
          </w:rPr>
          <m:t>μ</m:t>
        </m:r>
      </m:oMath>
      <w:r>
        <w:t>) and charged-impurity concentration (</w:t>
      </w:r>
      <m:oMath>
        <m:sSub>
          <m:sSubPr>
            <m:ctrlPr>
              <w:rPr>
                <w:rFonts w:ascii="Cambria Math" w:hAnsi="Cambria Math"/>
                <w:i/>
              </w:rPr>
            </m:ctrlPr>
          </m:sSubPr>
          <m:e>
            <m:r>
              <w:rPr>
                <w:rFonts w:ascii="Cambria Math" w:hAnsi="Cambria Math"/>
              </w:rPr>
              <m:t>n</m:t>
            </m:r>
          </m:e>
          <m:sub>
            <m:r>
              <w:rPr>
                <w:rFonts w:ascii="Cambria Math" w:hAnsi="Cambria Math"/>
              </w:rPr>
              <m:t>o</m:t>
            </m:r>
          </m:sub>
        </m:sSub>
        <m:r>
          <w:rPr>
            <w:rFonts w:ascii="Cambria Math" w:hAnsi="Cambria Math"/>
          </w:rPr>
          <m:t xml:space="preserve"> </m:t>
        </m:r>
      </m:oMath>
      <w:r>
        <w:t>) are inversely proportional</w:t>
      </w:r>
      <w:r w:rsidR="005C4E33">
        <w:fldChar w:fldCharType="begin" w:fldLock="1"/>
      </w:r>
      <w:r w:rsidR="005C4E33">
        <w:instrText>ADDIN CSL_CITATION { "citationItems" : [ { "id" : "ITEM-1", "itemData" : { "DOI" : "10.1073/pnas.0704772104", "ISBN" : "0027-8424", "ISSN" : "0027-8424", "PMID" : "18003926", "abstract" : "We demonstrate theoretically that most of the observed transport properties of graphene sheets at zero magnetic field can be explained by scattering from charged impurities. We find that, contrary to common perception, these properties are not universal but depend on the concentration of charged impurities n(imp). For dirty samples (250 x 10(10) cm(-2) &lt; n(imp) &lt; 400 x 10(10) cm(-2)), the value of the minimum conductivity at low carrier density is indeed 4e(2)/h in agreement with early experiments, with weak dependence on impurity concentration. For cleaner samples, we predict that the minimum conductivity depends strongly on n(imp), increasing to 8e(2)/h for n(imp) approximately 20 x 10(10) cm(-2). A clear strategy to improve graphene mobility is to eliminate charged impurities or use a substrate with a larger dielectric constant.", "author" : [ { "dropping-particle" : "", "family" : "Adam", "given" : "Shaffique", "non-dropping-particle" : "", "parse-names" : false, "suffix" : "" }, { "dropping-particle" : "", "family" : "Hwang", "given" : "E H", "non-dropping-particle" : "", "parse-names" : false, "suffix" : "" }, { "dropping-particle" : "", "family" : "Galitski", "given" : "V M", "non-dropping-particle" : "", "parse-names" : false, "suffix" : "" }, { "dropping-particle" : "", "family" : "Sarma", "given" : "S", "non-dropping-particle" : "Das", "parse-names" : false, "suffix" : "" } ], "container-title" : "Proceedings of the National Academy of Sciences", "id" : "ITEM-1", "issue" : "47", "issued" : { "date-parts" : [ [ "2007", "11", "20" ] ] }, "page" : "18392-18397", "title" : "A self-consistent theory for graphene transport", "type" : "article-journal", "volume" : "104" }, "uris" : [ "http://www.mendeley.com/documents/?uuid=13baf2fd-04c8-44fb-8acc-85a6d35a8ff8" ] } ], "mendeley" : { "formattedCitation" : "[94]", "plainTextFormattedCitation" : "[94]", "previouslyFormattedCitation" : "[94]" }, "properties" : { "noteIndex" : 0 }, "schema" : "https://github.com/citation-style-language/schema/raw/master/csl-citation.json" }</w:instrText>
      </w:r>
      <w:r w:rsidR="005C4E33">
        <w:fldChar w:fldCharType="separate"/>
      </w:r>
      <w:r w:rsidR="005C4E33" w:rsidRPr="005C4E33">
        <w:rPr>
          <w:noProof/>
        </w:rPr>
        <w:t>[94]</w:t>
      </w:r>
      <w:r w:rsidR="005C4E33">
        <w:fldChar w:fldCharType="end"/>
      </w:r>
      <w:r>
        <w:t xml:space="preserve">. It was shown theoretically that the charge carrier m </w:t>
      </w:r>
      <m:oMath>
        <m:r>
          <w:rPr>
            <w:rFonts w:ascii="Cambria Math" w:hAnsi="Cambria Math"/>
          </w:rPr>
          <m:t>μ≅33</m:t>
        </m:r>
        <m:f>
          <m:fPr>
            <m:ctrlPr>
              <w:rPr>
                <w:rFonts w:ascii="Cambria Math" w:hAnsi="Cambria Math"/>
                <w:i/>
              </w:rPr>
            </m:ctrlPr>
          </m:fPr>
          <m:num>
            <m:r>
              <w:rPr>
                <w:rFonts w:ascii="Cambria Math" w:hAnsi="Cambria Math"/>
              </w:rPr>
              <m:t>q</m:t>
            </m:r>
          </m:num>
          <m:den>
            <m:r>
              <w:rPr>
                <w:rFonts w:ascii="Cambria Math" w:hAnsi="Cambria Math"/>
              </w:rPr>
              <m:t xml:space="preserve">0.2 </m:t>
            </m:r>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5C4E33">
        <w:fldChar w:fldCharType="begin" w:fldLock="1"/>
      </w:r>
      <w:r w:rsidR="008B3B1F">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previouslyFormattedCitation" : "[58]" }, "properties" : { "noteIndex" : 0 }, "schema" : "https://github.com/citation-style-language/schema/raw/master/csl-citation.json" }</w:instrText>
      </w:r>
      <w:r w:rsidR="005C4E33">
        <w:fldChar w:fldCharType="separate"/>
      </w:r>
      <w:r w:rsidR="005C4E33" w:rsidRPr="005C4E33">
        <w:rPr>
          <w:noProof/>
        </w:rPr>
        <w:t>[58]</w:t>
      </w:r>
      <w:r w:rsidR="005C4E33">
        <w:fldChar w:fldCharType="end"/>
      </w:r>
      <w:r w:rsidR="004C6CD5">
        <w:t xml:space="preserve">. The study of impact of MIF and MIC developers on graphene FET performance allowed us to experimentally evaluate the relation between charge carrier mobility and charged-impurity concentration. </w:t>
      </w:r>
    </w:p>
    <w:p w:rsidR="0021181A" w:rsidRDefault="004C6CD5" w:rsidP="0021181A">
      <w:r>
        <w:t>The extracted charge carrier mobility and the inverse of charged-impurity concentration is shown in</w:t>
      </w:r>
      <w:r w:rsidR="004C4D04">
        <w:t xml:space="preserve"> </w:t>
      </w:r>
      <w:r w:rsidR="004C4D04">
        <w:fldChar w:fldCharType="begin"/>
      </w:r>
      <w:r w:rsidR="004C4D04">
        <w:instrText xml:space="preserve"> REF _Ref489991060 \h </w:instrText>
      </w:r>
      <w:r w:rsidR="004C4D04">
        <w:fldChar w:fldCharType="separate"/>
      </w:r>
      <w:r w:rsidR="004C4D04">
        <w:t xml:space="preserve">Figure </w:t>
      </w:r>
      <w:r w:rsidR="004C4D04">
        <w:rPr>
          <w:noProof/>
          <w:cs/>
        </w:rPr>
        <w:t>‎</w:t>
      </w:r>
      <w:r w:rsidR="004C4D04">
        <w:rPr>
          <w:noProof/>
        </w:rPr>
        <w:t>6</w:t>
      </w:r>
      <w:r w:rsidR="004C4D04">
        <w:t>.</w:t>
      </w:r>
      <w:r w:rsidR="004C4D04">
        <w:rPr>
          <w:noProof/>
        </w:rPr>
        <w:t>11</w:t>
      </w:r>
      <w:r w:rsidR="004C4D04">
        <w:fldChar w:fldCharType="end"/>
      </w:r>
      <w:r>
        <w:t>.</w:t>
      </w:r>
      <w:r w:rsidR="004C4D04">
        <w:t xml:space="preserve"> The data shows a clear inverse relationship between </w:t>
      </w:r>
      <m:oMath>
        <m:r>
          <w:rPr>
            <w:rFonts w:ascii="Cambria Math" w:hAnsi="Cambria Math"/>
          </w:rPr>
          <m:t>μ</m:t>
        </m:r>
      </m:oMath>
      <w:r w:rsidR="004C4D04">
        <w:t xml:space="preserve"> and </w:t>
      </w:r>
      <m:oMath>
        <m:sSub>
          <m:sSubPr>
            <m:ctrlPr>
              <w:rPr>
                <w:rFonts w:ascii="Cambria Math" w:hAnsi="Cambria Math"/>
                <w:i/>
              </w:rPr>
            </m:ctrlPr>
          </m:sSubPr>
          <m:e>
            <m:r>
              <w:rPr>
                <w:rFonts w:ascii="Cambria Math" w:hAnsi="Cambria Math"/>
              </w:rPr>
              <m:t>n</m:t>
            </m:r>
          </m:e>
          <m:sub>
            <m:r>
              <w:rPr>
                <w:rFonts w:ascii="Cambria Math" w:hAnsi="Cambria Math"/>
              </w:rPr>
              <m:t>o</m:t>
            </m:r>
          </m:sub>
        </m:sSub>
      </m:oMath>
      <w:r w:rsidR="004C4D04">
        <w:t xml:space="preserve">. To evaluate the proportionality constant between the inverse relationship, the data was fit to using the equation </w:t>
      </w:r>
      <m:oMath>
        <m:r>
          <w:rPr>
            <w:rFonts w:ascii="Cambria Math" w:hAnsi="Cambria Math"/>
          </w:rPr>
          <m:t>μ=k</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o</m:t>
                    </m:r>
                  </m:sub>
                </m:sSub>
              </m:den>
            </m:f>
          </m:e>
        </m:d>
      </m:oMath>
      <w:r w:rsidR="004C4D04">
        <w:t xml:space="preserve">. The best fit shows </w:t>
      </w:r>
      <m:oMath>
        <m:r>
          <w:rPr>
            <w:rFonts w:ascii="Cambria Math" w:hAnsi="Cambria Math"/>
          </w:rPr>
          <m:t>k≈4.24</m:t>
        </m:r>
      </m:oMath>
      <w:r w:rsidR="004C4D04">
        <w:t xml:space="preserve">, which is significantly different from the theoretically predicted data. </w:t>
      </w:r>
      <w:r w:rsidR="00BA7780">
        <w:t>This result suggests that the charged-impurity scattering is stronger than what has been predicted theoretically.</w:t>
      </w:r>
    </w:p>
    <w:p w:rsidR="004C6CD5" w:rsidRDefault="004C6CD5" w:rsidP="004C6CD5">
      <w:pPr>
        <w:keepNext/>
      </w:pPr>
      <w:r>
        <w:rPr>
          <w:noProof/>
        </w:rPr>
        <w:lastRenderedPageBreak/>
        <w:drawing>
          <wp:inline distT="0" distB="0" distL="0" distR="0">
            <wp:extent cx="5943600" cy="419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uFitno_corrected.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rsidR="004C6CD5" w:rsidRPr="00CC0D84" w:rsidRDefault="004C6CD5" w:rsidP="004C6CD5">
      <w:pPr>
        <w:pStyle w:val="Caption"/>
      </w:pPr>
      <w:bookmarkStart w:id="25" w:name="_Ref489991060"/>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11</w:t>
      </w:r>
      <w:r w:rsidR="00E417FD">
        <w:fldChar w:fldCharType="end"/>
      </w:r>
      <w:bookmarkEnd w:id="25"/>
      <w:r>
        <w:t xml:space="preserve"> Extracted charge carrier mobility vs inverse of charged-impurity concentration. the results show a clear inverse relation between the charge carrier mobility and charged-impurity concentration. The best fit equation is </w:t>
      </w:r>
      <m:oMath>
        <m:r>
          <w:rPr>
            <w:rFonts w:ascii="Cambria Math" w:hAnsi="Cambria Math"/>
          </w:rPr>
          <m:t>μ≅4.24</m:t>
        </m:r>
        <m:f>
          <m:fPr>
            <m:ctrlPr>
              <w:rPr>
                <w:rFonts w:ascii="Cambria Math" w:hAnsi="Cambria Math"/>
                <w:i/>
              </w:rPr>
            </m:ctrlPr>
          </m:fPr>
          <m:num>
            <m:r>
              <w:rPr>
                <w:rFonts w:ascii="Cambria Math" w:hAnsi="Cambria Math"/>
              </w:rPr>
              <m:t>q</m:t>
            </m:r>
          </m:num>
          <m:den>
            <m:r>
              <w:rPr>
                <w:rFonts w:ascii="Cambria Math" w:hAnsi="Cambria Math"/>
              </w:rPr>
              <m:t>h</m:t>
            </m:r>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o</m:t>
                </m:r>
              </m:sub>
            </m:sSub>
          </m:e>
        </m:d>
      </m:oMath>
      <w:r>
        <w:t>.</w:t>
      </w:r>
      <w:r w:rsidR="009F2AC2">
        <w:t xml:space="preserve"> The dashed line shows the extension of the fit to the origin.</w:t>
      </w:r>
    </w:p>
    <w:p w:rsidR="00DF60B3" w:rsidRDefault="00DF60B3" w:rsidP="00957A87">
      <w:pPr>
        <w:pStyle w:val="Heading2"/>
      </w:pPr>
      <w:r>
        <w:t xml:space="preserve">Photoresist </w:t>
      </w:r>
      <w:r w:rsidR="00957A87">
        <w:t>R</w:t>
      </w:r>
      <w:r>
        <w:t xml:space="preserve">esiduals on </w:t>
      </w:r>
      <w:r w:rsidR="00957A87">
        <w:t>G</w:t>
      </w:r>
      <w:r>
        <w:t xml:space="preserve">raphene </w:t>
      </w:r>
      <w:r w:rsidR="00957A87">
        <w:t>C</w:t>
      </w:r>
      <w:r>
        <w:t>hannels</w:t>
      </w:r>
    </w:p>
    <w:p w:rsidR="00F05765" w:rsidRDefault="00F05765" w:rsidP="00F05765">
      <w:r>
        <w:t xml:space="preserve">Photoresists are organic, which makes them adhere well to graphene. However, this high adhesion to graphene causes </w:t>
      </w:r>
      <w:r w:rsidR="00C66964">
        <w:t>resist residuals to stay on the graphene surface, increasing the contact resistance and acting as a dielectric barrier between the graphene and top gate oxide. The use of oxygen plasma, or milder ozone, to remove the organic contaminants on the graphene and enhance the contact resistance has been reported in the literature</w:t>
      </w:r>
      <w:r w:rsidR="00C66964">
        <w:fldChar w:fldCharType="begin" w:fldLock="1"/>
      </w:r>
      <w:r w:rsidR="005C4E33">
        <w:instrText>ADDIN CSL_CITATION { "citationItems" : [ { "id" : "ITEM-1", "itemData" : { "DOI" : "10.1063/1.4804643", "ISSN" : "00036951", "author" : [ { "dropping-particle" : "", "family" : "Li", "given" : "Wei", "non-dropping-particle" : "", "parse-names" : false, "suffix" : "" }, { "dropping-particle" : "", "family" : "Liang", "given" : "Yiran", "non-dropping-particle" : "", "parse-names" : false, "suffix" : "" }, { "dropping-particle" : "", "family" : "Yu", "given" : "Dangmin", "non-dropping-particle" : "", "parse-names" : false, "suffix" : "" }, { "dropping-particle" : "", "family" : "Peng", "given" : "Lianmao", "non-dropping-particle" : "", "parse-names" : false, "suffix" : "" }, { "dropping-particle" : "", "family" : "Pernstich", "given" : "Kurt P.", "non-dropping-particle" : "", "parse-names" : false, "suffix" : "" }, { "dropping-particle" : "", "family" : "Shen", "given" : "Tian", "non-dropping-particle" : "", "parse-names" : false, "suffix" : "" }, { "dropping-particle" : "", "family" : "Hight Walker", "given" : "a. R.", "non-dropping-particle" : "", "parse-names" : false, "suffix" : "" }, { "dropping-particle" : "", "family" : "Cheng", "given" : "Guangjun", "non-dropping-particle" : "", "parse-names" : false, "suffix" : "" }, { "dropping-particle" : "", "family" : "Hacker", "given" : "Christina a.", "non-dropping-particle" : "", "parse-names" : false, "suffix" : "" }, { "dropping-particle" : "", "family" : "Richter", "given" : "Curt a.", "non-dropping-particle" : "", "parse-names" : false, "suffix" : "" }, { "dropping-particle" : "", "family" : "Li", "given" : "Qiliang", "non-dropping-particle" : "", "parse-names" : false, "suffix" : "" }, { "dropping-particle" : "", "family" : "Gundlach", "given" : "David J.", "non-dropping-particle" : "", "parse-names" : false, "suffix" : "" }, { "dropping-particle" : "", "family" : "Liang", "given" : "Xuelei", "non-dropping-particle" : "", "parse-names" : false, "suffix" : "" } ], "container-title" : "Applied Physics Letters", "id" : "ITEM-1", "issue" : "18", "issued" : { "date-parts" : [ [ "2013" ] ] }, "page" : "183110", "title" : "Ultraviolet/ozone treatment to reduce metal-graphene contact resistance", "type" : "article-journal", "volume" : "102" }, "uris" : [ "http://www.mendeley.com/documents/?uuid=0a7f9ee0-6911-414b-b910-384f6968b4fd" ] }, { "id" : "ITEM-2",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2", "issue" : "11", "issued" : { "date-parts" : [ [ "2014", "3", "21" ] ] }, "page" : "114304", "title" : "Highly reproducible and reliable metal/graphene contact by ultraviolet-ozone treatment", "type" : "article-journal", "volume" : "115" }, "uris" : [ "http://www.mendeley.com/documents/?uuid=80fab71f-9022-408a-90c8-8348f37dae32" ] }, { "id" : "ITEM-3", "itemData" : {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Walker", "given" : "A R Hight", "non-dropping-particle" : "", "parse-names" : false, "suffix" : "" }, { "dropping-particle" : "", "family" : "Curt", "given" : "A", "non-dropping-particle" : "", "parse-names" : false, "suffix" : "" } ], "container-title" : "International Semiconductor Device Research Symposium", "id" : "ITEM-3", "issued" : { "date-parts" : [ [ "2013" ] ] }, "page" : "4-5", "title" : "Reproducible and Reliable Metal / graphene Contact by UV-Ozone Treatment of the Contact Interface", "type" : "article-journal" }, "uris" : [ "http://www.mendeley.com/documents/?uuid=9d72d9a4-f47b-4a27-8970-79551c5c4f28" ] }, { "id" : "ITEM-4", "itemData" : { "DOI" : "10.1021/nn400671z", "ISSN" : "1936-086X", "PMID" : "23473291", "abstract" : "Performance of graphene electronics is limited by contact resistance associated with the metal-graphene (M-G) interface, where unique transport challenges arise as carriers are injected from a 3D metal into a 2D-graphene sheet. In this work, enhanced carrier injection is experimentally achieved in graphene devices by forming cuts in the graphene within the contact regions. These cuts are oriented normal to the channel and facilitate bonding between the contact metal and carbon atoms at the graphene cut edges, reproducibly maximizing \"edge-contacted\" injection. Despite the reduction in M-G contact area caused by these cuts, we find that a 32% reduction in contact resistance results in Cu-contacted, two-terminal devices, while a 22% reduction is achieved for top-gated graphene transistors with Pd contacts as compared to conventionally fabricated devices. The crucial role of contact annealing to facilitate this improvement is also elucidated. This simple approach provides a reliable and reproducible means of lowering contact resistance in graphene devices to bolster performance. Importantly, this enhancement requires no additional processing steps.", "author" : [ { "dropping-particle" : "", "family" : "Smith", "given" : "Joshua T", "non-dropping-particle" : "", "parse-names" : false, "suffix" : "" }, { "dropping-particle" : "", "family" : "Franklin", "given" : "Aaron D", "non-dropping-particle" : "", "parse-names" : false, "suffix" : "" }, { "dropping-particle" : "", "family" : "Farmer", "given" : "Damon B", "non-dropping-particle" : "", "parse-names" : false, "suffix" : "" }, { "dropping-particle" : "", "family" : "Dimitrakopoulos", "given" : "Christos D", "non-dropping-particle" : "", "parse-names" : false, "suffix" : "" } ], "container-title" : "ACS nano", "id" : "ITEM-4", "issue" : "4", "issued" : { "date-parts" : [ [ "2013", "4", "23" ] ] }, "note" : "Uses patterning of contacts to create reactive edge states that reduce the contact resistance.", "page" : "3661-7", "publisher" : "American Chemical Society", "title" : "Reducing contact resistance in graphene devices through contact area patterning.", "type" : "article-journal", "volume" : "7" }, "uris" : [ "http://www.mendeley.com/documents/?uuid=b723027f-dbae-49cb-ba98-37c18e33ea84" ] } ], "mendeley" : { "formattedCitation" : "[95]\u2013[98]", "plainTextFormattedCitation" : "[95]\u2013[98]", "previouslyFormattedCitation" : "[95]\u2013[98]" }, "properties" : { "noteIndex" : 0 }, "schema" : "https://github.com/citation-style-language/schema/raw/master/csl-citation.json" }</w:instrText>
      </w:r>
      <w:r w:rsidR="00C66964">
        <w:fldChar w:fldCharType="separate"/>
      </w:r>
      <w:r w:rsidR="005C4E33" w:rsidRPr="005C4E33">
        <w:rPr>
          <w:noProof/>
        </w:rPr>
        <w:t>[95]–[98]</w:t>
      </w:r>
      <w:r w:rsidR="00C66964">
        <w:fldChar w:fldCharType="end"/>
      </w:r>
      <w:r w:rsidR="00C66964">
        <w:t>.</w:t>
      </w:r>
    </w:p>
    <w:p w:rsidR="00600DC3" w:rsidRDefault="00600DC3" w:rsidP="00600DC3">
      <w:r>
        <w:t xml:space="preserve">We studied the residual left over graphene channels after the channel definition step to evaluate how much residual is left by different residues. We used AFM analysis to evaluate the step height over the graphene channel right after removing the sacrificial photoresist layer used as an etch mask, as outlined in </w:t>
      </w:r>
      <w:r>
        <w:fldChar w:fldCharType="begin"/>
      </w:r>
      <w:r>
        <w:instrText xml:space="preserve"> REF _Ref489899167 \r \h </w:instrText>
      </w:r>
      <w:r>
        <w:fldChar w:fldCharType="separate"/>
      </w:r>
      <w:r>
        <w:rPr>
          <w:cs/>
        </w:rPr>
        <w:t>‎</w:t>
      </w:r>
      <w:r>
        <w:t>Appendix B</w:t>
      </w:r>
      <w:r>
        <w:fldChar w:fldCharType="end"/>
      </w:r>
      <w:r>
        <w:t>.</w:t>
      </w:r>
      <w:r w:rsidR="00AD152A">
        <w:t xml:space="preserve"> The step heights using the different photoresists and developers used in Section </w:t>
      </w:r>
      <w:r w:rsidR="00AD152A">
        <w:fldChar w:fldCharType="begin"/>
      </w:r>
      <w:r w:rsidR="00AD152A">
        <w:instrText xml:space="preserve"> REF _Ref489991930 \r \h </w:instrText>
      </w:r>
      <w:r w:rsidR="00AD152A">
        <w:fldChar w:fldCharType="separate"/>
      </w:r>
      <w:r w:rsidR="00AD152A">
        <w:rPr>
          <w:cs/>
        </w:rPr>
        <w:t>‎</w:t>
      </w:r>
      <w:r w:rsidR="00AD152A">
        <w:t>6.3</w:t>
      </w:r>
      <w:r w:rsidR="00AD152A">
        <w:fldChar w:fldCharType="end"/>
      </w:r>
      <w:r w:rsidR="00AD152A">
        <w:t xml:space="preserve"> are shown in </w:t>
      </w:r>
      <w:r w:rsidR="005426B4">
        <w:fldChar w:fldCharType="begin"/>
      </w:r>
      <w:r w:rsidR="005426B4">
        <w:instrText xml:space="preserve"> REF _Ref489994045 \h </w:instrText>
      </w:r>
      <w:r w:rsidR="005426B4">
        <w:fldChar w:fldCharType="separate"/>
      </w:r>
      <w:r w:rsidR="005426B4">
        <w:t xml:space="preserve">Figure </w:t>
      </w:r>
      <w:r w:rsidR="005426B4">
        <w:rPr>
          <w:noProof/>
          <w:cs/>
        </w:rPr>
        <w:t>‎</w:t>
      </w:r>
      <w:r w:rsidR="005426B4">
        <w:rPr>
          <w:noProof/>
        </w:rPr>
        <w:t>6</w:t>
      </w:r>
      <w:r w:rsidR="005426B4">
        <w:t>.</w:t>
      </w:r>
      <w:r w:rsidR="005426B4">
        <w:rPr>
          <w:noProof/>
        </w:rPr>
        <w:t>12</w:t>
      </w:r>
      <w:r w:rsidR="005426B4">
        <w:fldChar w:fldCharType="end"/>
      </w:r>
      <w:r w:rsidR="00AD152A">
        <w:t>.</w:t>
      </w:r>
    </w:p>
    <w:p w:rsidR="00BA0307" w:rsidRPr="00F05765" w:rsidRDefault="00BA0307" w:rsidP="00600DC3">
      <w:r>
        <w:t xml:space="preserve">The CD26 developer with S1805 resist shows the smallest step height, 1.19 </w:t>
      </w:r>
      <w:r>
        <w:rPr>
          <w:rFonts w:cs="Times"/>
        </w:rPr>
        <w:t>±</w:t>
      </w:r>
      <w:r>
        <w:t xml:space="preserve"> 0.16 nm, which is quite close to the idea AFM step height of graphene</w:t>
      </w:r>
      <w:r w:rsidR="00201FA7">
        <w:t>, indicating a very small residue</w:t>
      </w:r>
      <w:r w:rsidR="003719AA">
        <w:fldChar w:fldCharType="begin" w:fldLock="1"/>
      </w:r>
      <w:r w:rsidR="00D15E0F">
        <w:instrText>ADDIN CSL_CITATION { "citationItems" : [ { "id" : "ITEM-1", "itemData" : { "DOI" : "10.1021/nl061420a", "ISBN" : "1530-6984 (Print)\\n1530-6984 (Linking)", "ISSN" : "15306984", "PMID" : "17163685", "abstract" : "Results of room-temperature Raman scattering studies of ultrathin graphitic films supported on Si (100)/SiO2 substrates are reported. The results are significantly different from those known for graphite. Spectra were collected using 514.5 nm radiation on films containing from n = 1 to 20 graphene layers, as determined by atomic force microscopy. Both the first- and second-order Raman spectra show unique signatures of the number of layers in the film. The nGL film analogue of the Raman G-band in graphite exhibits a Lorentzian line shape whose center frequency shifts linearly relative to graphite as approximately 1/n (for n = 1 omegaG approximately 1587 cm-1). Three weak bands, identified with disorder-induced first-order scattering, are observed at approximately 1350, 1450, and 1500 cm-1. The approximately 1500 cm-1 band is weak but relatively sharp and exhibits an interesting n-dependence. In general, the intensity of these D-bands decreases dramatically with increasing n. Three second-order bands are also observed (approximately 2450, approximately 2700, and 3248 cm-1). They are analogues to those observed in graphite. However, the approximately 2700 cm-1 band exhibits an interesting and dramatic change of shape with n. Interestingly, for n &lt; 5 this second-order band is more intense than the G-band.", "author" : [ { "dropping-particle" : "", "family" : "Gupta", "given" : "a.", "non-dropping-particle" : "", "parse-names" : false, "suffix" : "" }, { "dropping-particle" : "", "family" : "Chen", "given" : "G.", "non-dropping-particle" : "", "parse-names" : false, "suffix" : "" }, { "dropping-particle" : "", "family" : "Joshi", "given" : "P.", "non-dropping-particle" : "", "parse-names" : false, "suffix" : "" }, { "dropping-particle" : "", "family" : "Tadigadapa", "given" : "S.", "non-dropping-particle" : "", "parse-names" : false, "suffix" : "" }, { "dropping-particle" : "", "family" : "Eklund", "given" : "P. C.", "non-dropping-particle" : "", "parse-names" : false, "suffix" : "" } ], "container-title" : "Nano Letters", "id" : "ITEM-1", "issue" : "12", "issued" : { "date-parts" : [ [ "2006" ] ] }, "page" : "2667-2673", "title" : "Raman scattering from high-frequency phonons in supported n-graphene layer films", "type" : "article-journal", "volume" : "6" }, "uris" : [ "http://www.mendeley.com/documents/?uuid=e54cf531-7c9c-4015-92fa-8e87809cfd41" ] }, { "id" : "ITEM-2", "itemData" : { "DOI" : "10.1038/nature04233", "ISSN" : "1476-4687", "PMID" : "16281030", "abstract" : "Quantum electrodynamics (resulting from the merger of quantum mechanics and relativity theory) has provided a clear understanding of phenomena ranging from particle physics to cosmology and from astrophysics to quantum chemistry. The ideas underlying quantum electrodynamics also influence the theory of condensed matter, but quantum relativistic effects are usually minute in the known experimental systems that can be described accurately by the non-relativistic Schr\u00f6dinger equation. Here we report an experimental study of a condensed-matter system (graphene, a single atomic layer of carbon) in which electron transport is essentially governed by Dirac's (relativistic) equation. The charge carriers in graphene mimic relativistic particles with zero rest mass and have an effective 'speed of light' c* approximately 10(6) m s(-1). Our study reveals a variety of unusual phenomena that are characteristic of two-dimensional Dirac fermions. In particular we have observed the following: first, graphene's conductivity never falls below a minimum value corresponding to the quantum unit of conductance, even when concentrations of charge carriers tend to zero; second, the integer quantum Hall effect in graphene is anomalous in that it occurs at half-integer filling factors; and third, the cyclotron mass m(c) of massless carriers in graphene is described by E = m(c)c*2. This two-dimensional system is not only interesting in itself but also allows access to the subtle and rich physics of quantum electrodynamics in a bench-top experiment.", "author" : [ { "dropping-particle" : "", "family" : "Novoselov", "given" : "K S", "non-dropping-particle" : "", "parse-names" : false, "suffix" : "" }, { "dropping-particle" : "", "family" : "Geim", "given" : "a K", "non-dropping-particle" : "", "parse-names" : false, "suffix" : "" }, { "dropping-particle" : "V", "family" : "Morozov", "given" : "S", "non-dropping-particle" : "", "parse-names" : false, "suffix" : "" }, { "dropping-particle" : "", "family" : "Jiang", "given" : "D", "non-dropping-particle" : "", "parse-names" : false, "suffix" : "" }, { "dropping-particle" : "", "family" : "Katsnelson", "given" : "M I", "non-dropping-particle" : "", "parse-names" : false, "suffix" : "" }, { "dropping-particle" : "V", "family" : "Grigorieva", "given" : "I", "non-dropping-particle" : "", "parse-names" : false, "suffix" : "" }, { "dropping-particle" : "V", "family" : "Dubonos", "given" : "S", "non-dropping-particle" : "", "parse-names" : false, "suffix" : "" }, { "dropping-particle" : "", "family" : "Firsov", "given" : "a a", "non-dropping-particle" : "", "parse-names" : false, "suffix" : "" } ], "container-title" : "Nature", "id" : "ITEM-2", "issue" : "7065", "issued" : { "date-parts" : [ [ "2005", "11", "10" ] ] }, "page" : "197-200", "title" : "Two-dimensional gas of massless Dirac fermions in graphene.", "type" : "article-journal", "volume" : "438" }, "uris" : [ "http://www.mendeley.com/documents/?uuid=0feabe29-42a9-4a66-b859-91857c362c31" ] }, { "id" : "ITEM-3", "itemData" : { "DOI" : "10.1088/2053-1583/1/3/035005", "ISSN" : "2053-1583", "author" : [ { "dropping-particle" : "", "family" : "Gammelgaard", "given" : "Lene", "non-dropping-particle" : "", "parse-names" : false, "suffix" : "" }, { "dropping-particle" : "", "family" : "Caridad", "given" : "Jos\u00e9 M", "non-dropping-particle" : "", "parse-names" : false, "suffix" : "" }, { "dropping-particle" : "", "family" : "Cagliani", "given" : "Alberto", "non-dropping-particle" : "", "parse-names" : false, "suffix" : "" }, { "dropping-particle" : "", "family" : "Mackenzie", "given" : "David M a", "non-dropping-particle" : "", "parse-names" : false, "suffix" : "" }, { "dropping-particle" : "", "family" : "Petersen", "given" : "Dirch H", "non-dropping-particle" : "", "parse-names" : false, "suffix" : "" }, { "dropping-particle" : "", "family" : "Booth", "given" : "Timothy J", "non-dropping-particle" : "", "parse-names" : false, "suffix" : "" }, { "dropping-particle" : "", "family" : "B\u00f8ggild", "given" : "Peter", "non-dropping-particle" : "", "parse-names" : false, "suffix" : "" } ], "container-title" : "2D Materials", "id" : "ITEM-3", "issue" : "3", "issued" : { "date-parts" : [ [ "2014" ] ] }, "page" : "035005", "publisher" : "IOP Publishing", "title" : "Graphene transport properties upon exposure to PMMA processing and heat treatments", "type" : "article-journal", "volume" : "1" }, "uris" : [ "http://www.mendeley.com/documents/?uuid=3ff8765b-2d29-492e-a2f4-f59ca1348286" ] } ], "mendeley" : { "formattedCitation" : "[83], [99], [100]", "plainTextFormattedCitation" : "[83], [99], [100]", "previouslyFormattedCitation" : "[83], [99], [100]" }, "properties" : { "noteIndex" : 0 }, "schema" : "https://github.com/citation-style-language/schema/raw/master/csl-citation.json" }</w:instrText>
      </w:r>
      <w:r w:rsidR="003719AA">
        <w:fldChar w:fldCharType="separate"/>
      </w:r>
      <w:r w:rsidR="008B3B1F" w:rsidRPr="008B3B1F">
        <w:rPr>
          <w:noProof/>
        </w:rPr>
        <w:t>[83], [99], [100]</w:t>
      </w:r>
      <w:r w:rsidR="003719A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A3D7E" w:rsidTr="00CA3D7E">
        <w:tc>
          <w:tcPr>
            <w:tcW w:w="4675" w:type="dxa"/>
            <w:vAlign w:val="bottom"/>
          </w:tcPr>
          <w:p w:rsidR="00655CF0" w:rsidRDefault="00416BBF" w:rsidP="00CA3D7E">
            <w:pPr>
              <w:ind w:firstLine="0"/>
              <w:jc w:val="center"/>
              <w:rPr>
                <w:noProof/>
              </w:rPr>
            </w:pPr>
            <w:r>
              <w:rPr>
                <w:noProof/>
              </w:rPr>
              <w:lastRenderedPageBreak/>
              <w:drawing>
                <wp:inline distT="0" distB="0" distL="0" distR="0">
                  <wp:extent cx="2838091" cy="1206977"/>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an lin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64665" cy="1218278"/>
                          </a:xfrm>
                          <a:prstGeom prst="rect">
                            <a:avLst/>
                          </a:prstGeom>
                        </pic:spPr>
                      </pic:pic>
                    </a:graphicData>
                  </a:graphic>
                </wp:inline>
              </w:drawing>
            </w:r>
          </w:p>
          <w:p w:rsidR="00CA3D7E" w:rsidRDefault="00CA3D7E" w:rsidP="00CA3D7E">
            <w:pPr>
              <w:ind w:firstLine="0"/>
              <w:jc w:val="center"/>
              <w:rPr>
                <w:noProof/>
              </w:rPr>
            </w:pPr>
          </w:p>
          <w:p w:rsidR="00655CF0" w:rsidRDefault="00655CF0" w:rsidP="00CA3D7E">
            <w:pPr>
              <w:ind w:firstLine="0"/>
              <w:jc w:val="center"/>
            </w:pPr>
            <w:r>
              <w:rPr>
                <w:noProof/>
              </w:rPr>
              <w:t>(a)</w:t>
            </w:r>
          </w:p>
        </w:tc>
        <w:tc>
          <w:tcPr>
            <w:tcW w:w="4675" w:type="dxa"/>
            <w:vAlign w:val="bottom"/>
          </w:tcPr>
          <w:p w:rsidR="00655CF0" w:rsidRDefault="00416BBF" w:rsidP="005E5780">
            <w:pPr>
              <w:ind w:firstLine="0"/>
              <w:jc w:val="center"/>
            </w:pPr>
            <w:r>
              <w:rPr>
                <w:noProof/>
              </w:rPr>
              <w:drawing>
                <wp:inline distT="0" distB="0" distL="0" distR="0">
                  <wp:extent cx="2834640" cy="1767106"/>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26.png"/>
                          <pic:cNvPicPr/>
                        </pic:nvPicPr>
                        <pic:blipFill>
                          <a:blip r:embed="rId34">
                            <a:extLst>
                              <a:ext uri="{28A0092B-C50C-407E-A947-70E740481C1C}">
                                <a14:useLocalDpi xmlns:a14="http://schemas.microsoft.com/office/drawing/2010/main" val="0"/>
                              </a:ext>
                            </a:extLst>
                          </a:blip>
                          <a:stretch>
                            <a:fillRect/>
                          </a:stretch>
                        </pic:blipFill>
                        <pic:spPr>
                          <a:xfrm>
                            <a:off x="0" y="0"/>
                            <a:ext cx="2834640" cy="1767106"/>
                          </a:xfrm>
                          <a:prstGeom prst="rect">
                            <a:avLst/>
                          </a:prstGeom>
                        </pic:spPr>
                      </pic:pic>
                    </a:graphicData>
                  </a:graphic>
                </wp:inline>
              </w:drawing>
            </w:r>
          </w:p>
          <w:p w:rsidR="00655CF0" w:rsidRDefault="00655CF0" w:rsidP="005E5780">
            <w:pPr>
              <w:ind w:firstLine="0"/>
              <w:jc w:val="center"/>
            </w:pPr>
            <w:r>
              <w:t>(b)</w:t>
            </w:r>
          </w:p>
        </w:tc>
      </w:tr>
      <w:tr w:rsidR="00416BBF" w:rsidTr="005E5780">
        <w:tc>
          <w:tcPr>
            <w:tcW w:w="4675" w:type="dxa"/>
            <w:vAlign w:val="bottom"/>
          </w:tcPr>
          <w:p w:rsidR="00CB26EA" w:rsidRDefault="00CB26EA" w:rsidP="005E5780">
            <w:pPr>
              <w:ind w:firstLine="0"/>
              <w:jc w:val="center"/>
            </w:pPr>
          </w:p>
          <w:p w:rsidR="00655CF0" w:rsidRDefault="00416BBF" w:rsidP="005E5780">
            <w:pPr>
              <w:ind w:firstLine="0"/>
              <w:jc w:val="center"/>
            </w:pPr>
            <w:r>
              <w:rPr>
                <w:noProof/>
              </w:rPr>
              <w:drawing>
                <wp:inline distT="0" distB="0" distL="0" distR="0">
                  <wp:extent cx="2834640" cy="1774072"/>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Z Developer.png"/>
                          <pic:cNvPicPr/>
                        </pic:nvPicPr>
                        <pic:blipFill>
                          <a:blip r:embed="rId35">
                            <a:extLst>
                              <a:ext uri="{28A0092B-C50C-407E-A947-70E740481C1C}">
                                <a14:useLocalDpi xmlns:a14="http://schemas.microsoft.com/office/drawing/2010/main" val="0"/>
                              </a:ext>
                            </a:extLst>
                          </a:blip>
                          <a:stretch>
                            <a:fillRect/>
                          </a:stretch>
                        </pic:blipFill>
                        <pic:spPr>
                          <a:xfrm>
                            <a:off x="0" y="0"/>
                            <a:ext cx="2834640" cy="1774072"/>
                          </a:xfrm>
                          <a:prstGeom prst="rect">
                            <a:avLst/>
                          </a:prstGeom>
                        </pic:spPr>
                      </pic:pic>
                    </a:graphicData>
                  </a:graphic>
                </wp:inline>
              </w:drawing>
            </w:r>
          </w:p>
          <w:p w:rsidR="00655CF0" w:rsidRDefault="00655CF0" w:rsidP="005E5780">
            <w:pPr>
              <w:ind w:firstLine="0"/>
              <w:jc w:val="center"/>
            </w:pPr>
            <w:r>
              <w:t>(c)</w:t>
            </w:r>
          </w:p>
        </w:tc>
        <w:tc>
          <w:tcPr>
            <w:tcW w:w="4675" w:type="dxa"/>
            <w:vAlign w:val="bottom"/>
          </w:tcPr>
          <w:p w:rsidR="00655CF0" w:rsidRDefault="00416BBF" w:rsidP="005E5780">
            <w:pPr>
              <w:ind w:firstLine="0"/>
              <w:jc w:val="center"/>
            </w:pPr>
            <w:r>
              <w:rPr>
                <w:noProof/>
              </w:rPr>
              <w:drawing>
                <wp:inline distT="0" distB="0" distL="0" distR="0">
                  <wp:extent cx="2834640" cy="1768621"/>
                  <wp:effectExtent l="0" t="0" r="381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Z400K.png"/>
                          <pic:cNvPicPr/>
                        </pic:nvPicPr>
                        <pic:blipFill>
                          <a:blip r:embed="rId36">
                            <a:extLst>
                              <a:ext uri="{28A0092B-C50C-407E-A947-70E740481C1C}">
                                <a14:useLocalDpi xmlns:a14="http://schemas.microsoft.com/office/drawing/2010/main" val="0"/>
                              </a:ext>
                            </a:extLst>
                          </a:blip>
                          <a:stretch>
                            <a:fillRect/>
                          </a:stretch>
                        </pic:blipFill>
                        <pic:spPr>
                          <a:xfrm>
                            <a:off x="0" y="0"/>
                            <a:ext cx="2834640" cy="1768621"/>
                          </a:xfrm>
                          <a:prstGeom prst="rect">
                            <a:avLst/>
                          </a:prstGeom>
                        </pic:spPr>
                      </pic:pic>
                    </a:graphicData>
                  </a:graphic>
                </wp:inline>
              </w:drawing>
            </w:r>
          </w:p>
          <w:p w:rsidR="00416BBF" w:rsidRDefault="00416BBF" w:rsidP="005426B4">
            <w:pPr>
              <w:keepNext/>
              <w:ind w:firstLine="0"/>
              <w:jc w:val="center"/>
            </w:pPr>
            <w:r>
              <w:t>(d)</w:t>
            </w:r>
          </w:p>
        </w:tc>
      </w:tr>
    </w:tbl>
    <w:p w:rsidR="00BC4C90" w:rsidRDefault="005426B4" w:rsidP="005426B4">
      <w:pPr>
        <w:pStyle w:val="Caption"/>
      </w:pPr>
      <w:bookmarkStart w:id="26" w:name="_Ref489994045"/>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6</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12</w:t>
      </w:r>
      <w:r w:rsidR="00E417FD">
        <w:fldChar w:fldCharType="end"/>
      </w:r>
      <w:bookmarkEnd w:id="26"/>
      <w:r>
        <w:t xml:space="preserve"> (a) False color SEM image showing the graphene FET with the scan area shown as a yellow line. (b)-(d) AFM scan results for when using CD 26, AZ Developer and AZ400 developer, respectively.</w:t>
      </w:r>
    </w:p>
    <w:p w:rsidR="00201FA7" w:rsidRPr="00201FA7" w:rsidRDefault="00201FA7" w:rsidP="00201FA7">
      <w:r>
        <w:t xml:space="preserve">On the contrary, the step height channels defined using AZ Developer and AZ400K with AZ4110 photoresist shows a </w:t>
      </w:r>
      <w:r w:rsidR="00052ACA">
        <w:t>step height</w:t>
      </w:r>
      <w:r>
        <w:t xml:space="preserve"> in the excess of 10 nm. </w:t>
      </w:r>
      <w:r w:rsidR="00052ACA">
        <w:t>These results point towards high adhesion between the photoresist and graphene. The large step height also mean that the interface of graphene is covered with a relatively thick residue, which will certainly affect the transport and interface properties.</w:t>
      </w:r>
      <w:r w:rsidR="00BD346F">
        <w:t xml:space="preserve"> This might be one of the reasons behind the large spread in extracted model values in Section </w:t>
      </w:r>
      <w:r w:rsidR="00BD346F">
        <w:fldChar w:fldCharType="begin"/>
      </w:r>
      <w:r w:rsidR="00BD346F">
        <w:instrText xml:space="preserve"> REF _Ref489991930 \r \h </w:instrText>
      </w:r>
      <w:r w:rsidR="00BD346F">
        <w:fldChar w:fldCharType="separate"/>
      </w:r>
      <w:r w:rsidR="00BD346F">
        <w:rPr>
          <w:cs/>
        </w:rPr>
        <w:t>‎</w:t>
      </w:r>
      <w:r w:rsidR="00BD346F">
        <w:t>6.3</w:t>
      </w:r>
      <w:r w:rsidR="00BD346F">
        <w:fldChar w:fldCharType="end"/>
      </w:r>
      <w:r w:rsidR="00BD346F">
        <w:t xml:space="preserve"> for the devices fabricated using AZ Developer and AZ400K.</w:t>
      </w:r>
    </w:p>
    <w:p w:rsidR="00655CF0" w:rsidRPr="00BC4C90" w:rsidRDefault="00655CF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3B6E10">
      <w:pPr>
        <w:pStyle w:val="Heading2"/>
      </w:pPr>
      <w:r>
        <w:t>Alloyed Contacts for Optimized Thermal and Electrical Contact Resistance</w:t>
      </w:r>
    </w:p>
    <w:p w:rsidR="004A4501" w:rsidRDefault="004A4501" w:rsidP="003B6E10">
      <w:pPr>
        <w:pStyle w:val="Heading2"/>
      </w:pPr>
      <w:r>
        <w:t>CVD Graphene over CVD hBN</w:t>
      </w:r>
    </w:p>
    <w:p w:rsidR="004A4501" w:rsidRPr="004A4501" w:rsidRDefault="004A4501" w:rsidP="003B6E10">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3B6E10">
      <w:pPr>
        <w:pStyle w:val="Heading2"/>
        <w:numPr>
          <w:ilvl w:val="1"/>
          <w:numId w:val="4"/>
        </w:numPr>
      </w:pPr>
      <w:r>
        <w:t>Preprocessing Anneal</w:t>
      </w:r>
    </w:p>
    <w:p w:rsidR="00D15E0F" w:rsidRDefault="00D15E0F" w:rsidP="00D15E0F">
      <w:r>
        <w:t>CVD graphene transfer typically requires spinning a PMMA support layer over the graphene to hold it when etching away the growth substrate (typically copper)</w:t>
      </w:r>
      <w:r>
        <w:fldChar w:fldCharType="begin" w:fldLock="1"/>
      </w:r>
      <w:r w:rsidR="00D51D9A">
        <w:instrText>ADDIN CSL_CITATION { "citationItems" : [ { "id" : "ITEM-1",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1", "issue" : "11", "issued" : { "date-parts" : [ [ "2011", "11", "22" ] ] }, "page" : "9144-9153", "title" : "Toward clean and crackless transfer of graphene", "type" : "article-journal", "volume" : "5" }, "uris" : [ "http://www.mendeley.com/documents/?uuid=33f25b51-ec20-43b5-85fb-695b01dc764c" ] } ], "mendeley" : { "formattedCitation" : "[101]", "plainTextFormattedCitation" : "[101]", "previouslyFormattedCitation" : "[101]" }, "properties" : { "noteIndex" : 0 }, "schema" : "https://github.com/citation-style-language/schema/raw/master/csl-citation.json" }</w:instrText>
      </w:r>
      <w:r>
        <w:fldChar w:fldCharType="separate"/>
      </w:r>
      <w:r w:rsidRPr="00D15E0F">
        <w:rPr>
          <w:noProof/>
        </w:rPr>
        <w:t>[101]</w:t>
      </w:r>
      <w:r>
        <w:fldChar w:fldCharType="end"/>
      </w:r>
      <w:r>
        <w:t>.</w:t>
      </w:r>
      <w:r w:rsidR="00D51D9A">
        <w:t xml:space="preserve"> PMMA residue affect the transport properties of graphene and increase the contact resistance. To remove the PMMA residue, graphene post transfer is annealed in a forming gas at around 300 </w:t>
      </w:r>
      <w:r w:rsidR="00D51D9A">
        <w:rPr>
          <w:rFonts w:cs="Times"/>
        </w:rPr>
        <w:t>°</w:t>
      </w:r>
      <w:r w:rsidR="00D51D9A">
        <w:t>C to remove the PMMA residuals</w:t>
      </w:r>
      <w:r w:rsidR="00D51D9A">
        <w:fldChar w:fldCharType="begin" w:fldLock="1"/>
      </w:r>
      <w:r w:rsidR="00D51D9A">
        <w:instrText>ADDIN CSL_CITATION { "citationItems" : [ { "id" : "ITEM-1", "itemData" : { "DOI" : "10.1063/1.4868897", "ISBN" : "0021-8979", "ISSN" : "0021-8979", "abstract" : "Resist residue from the device fabrication process is a significant source of contamination at the metal/graphene contact interface. Ultraviolet Ozone (UVO) treatment is proven here, by X-ray photoelectron spectroscopy and Raman measurement, to be an effective way of cleaning the metal/graphene interface. Electrical measurements of devices that were fabricated by using UVO treatment of the metal/graphene contact region show that stable and reproducible low resistance metal/graphene contacts are obtained and the electrical properties of the graphene channel remain unaffected.", "author" : [ { "dropping-particle" : "", "family" : "Li", "given" : "Wei", "non-dropping-particle" : "", "parse-names" : false, "suffix" : "" }, { "dropping-particle" : "", "family" : "Hacker", "given" : "Christina A.", "non-dropping-particle" : "", "parse-names" : false, "suffix" : "" }, { "dropping-particle" : "", "family" : "Cheng", "given" : "Guangjun", "non-dropping-particle" : "", "parse-names" : false, "suffix" : "" }, { "dropping-particle" : "", "family" : "Liang", "given" : "Yiran", "non-dropping-particle" : "", "parse-names" : false, "suffix" : "" }, { "dropping-particle" : "", "family" : "Tian", "given" : "Boyuan", "non-dropping-particle" : "", "parse-names" : false, "suffix" : "" }, { "dropping-particle" : "", "family" : "Hight Walker", "given" : "A. R.", "non-dropping-particle" : "", "parse-names" : false, "suffix" : "" }, { "dropping-particle" : "", "family" : "Richter", "given" : "Curt A.", "non-dropping-particle" : "", "parse-names" : false, "suffix" : "" }, { "dropping-particle" : "", "family" : "Gundlach", "given" : "David J.", "non-dropping-particle" : "", "parse-names" : false, "suffix" : "" }, { "dropping-particle" : "", "family" : "Liang", "given" : "Xuelei", "non-dropping-particle" : "", "parse-names" : false, "suffix" : "" }, { "dropping-particle" : "", "family" : "Peng", "given" : "Lianmao", "non-dropping-particle" : "", "parse-names" : false, "suffix" : "" } ], "container-title" : "Journal of Applied Physics", "id" : "ITEM-1", "issue" : "11", "issued" : { "date-parts" : [ [ "2014", "3", "21" ] ] }, "page" : "114304", "title" : "Highly reproducible and reliable metal/graphene contact by ultraviolet-ozone treatment", "type" : "article-journal", "volume" : "115" }, "uris" : [ "http://www.mendeley.com/documents/?uuid=80fab71f-9022-408a-90c8-8348f37dae32" ] }, { "id" : "ITEM-2", "itemData" : { "DOI" : "10.1109/LED.2011.2155024", "ISSN" : "0741-3106", "author" : [ { "dropping-particle" : "", "family" : "Hsu", "given" : "Allen", "non-dropping-particle" : "", "parse-names" : false, "suffix" : "" }, { "dropping-particle" : "", "family" : "Wang", "given" : "Han", "non-dropping-particle" : "", "parse-names" : false, "suffix" : "" }, { "dropping-particle" : "", "family" : "Kim", "given" : "Ki Kang", "non-dropping-particle" : "", "parse-names" : false, "suffix" : "" }, { "dropping-particle" : "", "family" : "Kong", "given" : "Jing", "non-dropping-particle" : "", "parse-names" : false, "suffix" : "" }, { "dropping-particle" : "", "family" : "Palacios", "given" : "Tom\u00e1s", "non-dropping-particle" : "", "parse-names" : false, "suffix" : "" } ], "container-title" : "IEEE Electron Device Letters", "id" : "ITEM-2", "issue" : "8", "issued" : { "date-parts" : [ [ "2011", "8" ] ] }, "note" : "Sacrificial Aluminum layer to reduce residual effect on graphene.", "page" : "1008-1010", "title" : "Impact of Graphene Interface Quality on Contact Resistance and RF Device Performance", "type" : "article-journal", "volume" : "32" }, "uris" : [ "http://www.mendeley.com/documents/?uuid=423d0385-4969-4cfb-b872-6ade8a71c2b5" ] }, { "id" : "ITEM-3", "itemData" : { "DOI" : "10.1063/1.4801927", "ISSN" : "00036951", "abstract" : "The dependence of the spectroscopic and electrical transport characteristics of graphene grown by chemical vapor deposition on oxide-passivations was investigated. We found that in graphene transfer and transistor fabrication processes, Al2O3- and Cr2O3-passivations are effective to suppress the extrinsic p-type doping into graphene due to surface contamination. TiO2- and NiO-passivations are not suitable because p\u2013d hybridization between graphene \u03c0 ( p z ) and metal (Ti or Ni) d orbitals occurs at the interfaces, resulting in deteriorated transport properties.", "author" : [ { "dropping-particle" : "", "family" : "Yamaguchi", "given" : "Junichi", "non-dropping-particle" : "", "parse-names" : false, "suffix" : "" }, { "dropping-particle" : "", "family" : "Hayashi", "given" : "Kenjiro", "non-dropping-particle" : "", "parse-names" : false, "suffix" : "" }, { "dropping-particle" : "", "family" : "Sato", "given" : "Shintaro", "non-dropping-particle" : "", "parse-names" : false, "suffix" : "" }, { "dropping-particle" : "", "family" : "Yokoyama", "given" : "Naoki", "non-dropping-particle" : "", "parse-names" : false, "suffix" : "" } ], "container-title" : "Applied Physics Letters", "id" : "ITEM-3", "issue" : "14", "issued" : { "date-parts" : [ [ "2013" ] ] }, "page" : "143505", "title" : "Passivating chemical vapor deposited graphene with metal oxides for transfer and transistor fabrication processes", "type" : "article-journal", "volume" : "102" }, "uris" : [ "http://www.mendeley.com/documents/?uuid=32f0167b-7ed5-423c-aa80-bd8004210915" ] }, { "id" : "ITEM-4", "itemData" : { "DOI" : "10.1021/nl103977d", "ISBN" : "1530-6984", "ISSN" : "1530-6984", "PMID" : "21218829", "abstract" : "By combining atomic force microscopy and trans-port measurements, we systematically investigated effects of thermal annealing on surface morphologies and electrical properties of single-layer graphene devices fabricated by electron beam lithography on silicon oxide (SiO(2)) substrates. Thermal treatment above 300 \u00b0C in vacuum was required to effectively remove resist residues on graphene surfaces. However, annealing at high temperature was found to concomitantly bring graphene in close contact with SiO(2) substrates and induce increased coupling between them, which leads to heavy hole doping and severe degradation of mobilities in graphene devices. To address this problem, a wet-chemical approach employing chloroform was developed in our study, which was shown to enable both intrinsic surfaces and enhanced electrical properties of graphene devices. Upon the recovery of intrinsic surfaces of graphene, the adsorption and assisted fibrillation of amyloid \u03b2-peptide (A\u03b21-42) on graphene were electrically measured in real time.", "author" : [ { "dropping-particle" : "", "family" : "Cheng", "given" : "Zengguang", "non-dropping-particle" : "", "parse-names" : false, "suffix" : "" }, { "dropping-particle" : "", "family" : "Zhou", "given" : "Qiaoyu", "non-dropping-particle" : "", "parse-names" : false, "suffix" : "" }, { "dropping-particle" : "", "family" : "Wang", "given" : "Chenxuan", "non-dropping-particle" : "", "parse-names" : false, "suffix" : "" }, { "dropping-particle" : "", "family" : "Li", "given" : "Qiang", "non-dropping-particle" : "", "parse-names" : false, "suffix" : "" }, { "dropping-particle" : "", "family" : "Wang", "given" : "Chenxuan", "non-dropping-particle" : "", "parse-names" : false, "suffix" : "" }, { "dropping-particle" : "", "family" : "Fang", "given" : "Ying", "non-dropping-particle" : "", "parse-names" : false, "suffix" : "" } ], "container-title" : "Nano Letters", "id" : "ITEM-4", "issue" : "2", "issued" : { "date-parts" : [ [ "2011", "2", "9" ] ] }, "page" : "767-771", "title" : "Toward Intrinsic Graphene Surfaces: A Systematic Study on Thermal Annealing and Wet-Chemical Treatment of SiO 2 -Supported Graphene Devices", "type" : "article-journal", "volume" : "11" }, "uris" : [ "http://www.mendeley.com/documents/?uuid=6a21095a-c28b-4ba3-bec1-10e5be9bed1c" ] }, { "id" : "ITEM-5", "itemData" : { "DOI" : "10.1021/nl500999r", "ISSN" : "1530-6984", "PMID" : "24912079", "abstract" : "Annealing is a postprocessing treatment commonly used to improve metal-graphene contacts with the assumption that resist residues sandwiched at the metal-graphene contacts are removed during annealing. Here, we examine this assumption by undertaking a systematic study to understand mechanisms that lead to the contact enhancement brought about by annealing. Using a soft shadow-mask, we fabricated residue-free metal-graphene contacts with the same dimensions as lithographically defined metal-graphene contacts on the same graphene flake. Both cases show comparable contact enhancement for nickel-graphene contacts after annealing treatment signifying that removal of resist residues is not the main factor for contact enhancement. It is found instead that carbon dissolves from graphene into the metal at chemisorbed Ni- and Co-graphene interfaces and leads to many end-contacts being formed between the metal and the dangling carbon bonds in the graphene, which contributes to much smaller contact resistance.", "author" : [ { "dropping-particle" : "", "family" : "Leong", "given" : "Wei Sun", "non-dropping-particle" : "", "parse-names" : false, "suffix" : "" }, { "dropping-particle" : "", "family" : "Nai", "given" : "Chang Tai", "non-dropping-particle" : "", "parse-names" : false, "suffix" : "" }, { "dropping-particle" : "", "family" : "Thong", "given" : "John T L", "non-dropping-particle" : "", "parse-names" : false, "suffix" : "" } ], "container-title" : "Nano Letters", "id" : "ITEM-5", "issue" : "7", "issued" : { "date-parts" : [ [ "2014", "7", "9" ] ] }, "note" : "Paper on how Nickel with annealing creates a good contact with graphene.", "page" : "3840-3847", "title" : "What Does Annealing Do to Metal\u2013Graphene Contacts?", "type" : "article-journal", "volume" : "14" }, "uris" : [ "http://www.mendeley.com/documents/?uuid=b0398dc6-5b6b-4efe-9699-ecaeaeb9918b" ] }, { "id" : "ITEM-6", "itemData" : { "DOI" : "10.1021/nn203377t", "ISBN" : "1936-0851", "ISSN" : "19360851", "PMID" : "21999646", "abstract" : "We present the results of a thorough study of wet chemical methods for transferring chemical vapor deposition grown graphene from the metal growth substrate to a device-compatible substrate. On the basis of these results, we have developed a \"modified RCA clean\" transfer method that has much better control of both contamination and crack formation and does not degrade the quality of the transferred graphene. Using this transfer method, high device yields, up to 97%, with a narrow device performance metrics distribution were achieved. This demonstration addresses an important step toward large-scale graphene-based electronic device applications.", "author" : [ { "dropping-particle" : "", "family" : "Liang", "given" : "Xuelei", "non-dropping-particle" : "", "parse-names" : false, "suffix" : "" }, { "dropping-particle" : "", "family" : "Sperling", "given" : "Brent a", "non-dropping-particle" : "", "parse-names" : false, "suffix" : "" }, { "dropping-particle" : "", "family" : "Calizo", "given" : "Irene", "non-dropping-particle" : "", "parse-names" : false, "suffix" : "" }, { "dropping-particle" : "", "family" : "Cheng", "given" : "Guangjun", "non-dropping-particle" : "", "parse-names" : false, "suffix" : "" }, { "dropping-particle" : "", "family" : "Hacker", "given" : "Christina Ann", "non-dropping-particle" : "", "parse-names" : false, "suffix" : "" }, { "dropping-particle" : "", "family" : "Zhang", "given" : "Qin", "non-dropping-particle" : "", "parse-names" : false, "suffix" : "" }, { "dropping-particle" : "", "family" : "Obeng", "given" : "Yaw", "non-dropping-particle" : "", "parse-names" : false, "suffix" : "" }, { "dropping-particle" : "", "family" : "Yan", "given" : "Kai", "non-dropping-particle" : "", "parse-names" : false, "suffix" : "" }, { "dropping-particle" : "", "family" : "Peng", "given" : "Hailin", "non-dropping-particle" : "", "parse-names" : false, "suffix" : "" }, { "dropping-particle" : "", "family" : "Li", "given" : "Qiliang", "non-dropping-particle" : "", "parse-names" : false, "suffix" : "" }, { "dropping-particle" : "", "family" : "Zhu", "given" : "Xiaoxiao", "non-dropping-particle" : "", "parse-names" : false, "suffix" : "" }, { "dropping-particle" : "", "family" : "Yuan", "given" : "Hui", "non-dropping-particle" : "", "parse-names" : false, "suffix" : "" }, { "dropping-particle" : "", "family" : "Hight Walker", "given" : "Angela R.", "non-dropping-particle" : "", "parse-names" : false, "suffix" : "" }, { "dropping-particle" : "", "family" : "Liu", "given" : "Zhongfan", "non-dropping-particle" : "", "parse-names" : false, "suffix" : "" }, { "dropping-particle" : "", "family" : "Peng", "given" : "Lian Mao", "non-dropping-particle" : "", "parse-names" : false, "suffix" : "" }, { "dropping-particle" : "", "family" : "Richter", "given" : "Curt a", "non-dropping-particle" : "", "parse-names" : false, "suffix" : "" } ], "container-title" : "ACS Nano", "id" : "ITEM-6", "issue" : "11", "issued" : { "date-parts" : [ [ "2011", "11", "22" ] ] }, "page" : "9144-9153", "title" : "Toward clean and crackless transfer of graphene", "type" : "article-journal", "volume" : "5" }, "uris" : [ "http://www.mendeley.com/documents/?uuid=33f25b51-ec20-43b5-85fb-695b01dc764c" ] }, { "id" : "ITEM-7", "itemData" : { "DOI" : "10.1016/j.ssc.2008.02.024", "ISSN" : "00381098", "author" : [ { "dropping-particle" : "", "family" : "Bolotin", "given" : "K.I.", "non-dropping-particle" : "", "parse-names" : false, "suffix" : "" }, { "dropping-particle" : "", "family" : "Sikes", "given" : "K.J.", "non-dropping-particle" : "", "parse-names" : false, "suffix" : "" }, { "dropping-particle" : "", "family" : "Jiang", "given" : "Z.", "non-dropping-particle" : "", "parse-names" : false, "suffix" : "" }, { "dropping-particle" : "", "family" : "Klima", "given" : "M.", "non-dropping-particle" : "", "parse-names" : false, "suffix" : "" }, { "dropping-particle" : "", "family" : "Fudenberg", "given" : "G.", "non-dropping-particle" : "", "parse-names" : false, "suffix" : "" }, { "dropping-particle" : "", "family" : "Hone", "given" : "J.", "non-dropping-particle" : "", "parse-names" : false, "suffix" : "" }, { "dropping-particle" : "", "family" : "Kim", "given" : "P.", "non-dropping-particle" : "", "parse-names" : false, "suffix" : "" }, { "dropping-particle" : "", "family" : "Stormer", "given" : "H.L.", "non-dropping-particle" : "", "parse-names" : false, "suffix" : "" } ], "container-title" : "Solid State Communications", "id" : "ITEM-7", "issue" : "9-10", "issued" : { "date-parts" : [ [ "2008", "6" ] ] }, "page" : "351-355", "title" : "Ultrahigh electron mobility in suspended graphene", "type" : "article-journal", "volume" : "146" }, "uris" : [ "http://www.mendeley.com/documents/?uuid=edf83fcf-ffe6-428c-849d-5dd565f4989b" ] } ], "mendeley" : { "formattedCitation" : "[37], [96], [101]\u2013[105]", "plainTextFormattedCitation" : "[37], [96], [101]\u2013[105]", "previouslyFormattedCitation" : "[37], [96], [101]\u2013[105]" }, "properties" : { "noteIndex" : 0 }, "schema" : "https://github.com/citation-style-language/schema/raw/master/csl-citation.json" }</w:instrText>
      </w:r>
      <w:r w:rsidR="00D51D9A">
        <w:fldChar w:fldCharType="separate"/>
      </w:r>
      <w:r w:rsidR="00D51D9A" w:rsidRPr="00D51D9A">
        <w:rPr>
          <w:noProof/>
        </w:rPr>
        <w:t>[37], [96], [101]–[105]</w:t>
      </w:r>
      <w:r w:rsidR="00D51D9A">
        <w:fldChar w:fldCharType="end"/>
      </w:r>
      <w:r w:rsidR="00D51D9A">
        <w:t xml:space="preserve">. </w:t>
      </w:r>
    </w:p>
    <w:p w:rsidR="00D51D9A" w:rsidRDefault="00D51D9A" w:rsidP="00D15E0F">
      <w:r>
        <w:t xml:space="preserve">Throughout this work, the preprocessing anneal was performed at a temperature of 270-300 </w:t>
      </w:r>
      <w:r>
        <w:rPr>
          <w:rFonts w:cs="Times"/>
        </w:rPr>
        <w:t>°</w:t>
      </w:r>
      <w:r>
        <w:t>C, for at least 4 hours, 5% H</w:t>
      </w:r>
      <w:r w:rsidRPr="00D51D9A">
        <w:rPr>
          <w:vertAlign w:val="subscript"/>
        </w:rPr>
        <w:t>2</w:t>
      </w:r>
      <w:r>
        <w:t xml:space="preserve"> in Ar by volume (25 sccm H</w:t>
      </w:r>
      <w:r w:rsidRPr="00D51D9A">
        <w:rPr>
          <w:vertAlign w:val="subscript"/>
        </w:rPr>
        <w:t>2</w:t>
      </w:r>
      <w:r>
        <w:t xml:space="preserve"> in 475 sccm of Ar). The process was performed in a 2” quartz tube at atmospheric pressure</w:t>
      </w:r>
      <w:r w:rsidR="0081390C">
        <w:t>.</w:t>
      </w:r>
    </w:p>
    <w:p w:rsidR="00596AF6" w:rsidRDefault="00596AF6" w:rsidP="00596AF6">
      <w:pPr>
        <w:pStyle w:val="Heading2"/>
        <w:numPr>
          <w:ilvl w:val="1"/>
          <w:numId w:val="4"/>
        </w:numPr>
      </w:pPr>
      <w:r>
        <w:t>Photoresist spin coat</w:t>
      </w:r>
    </w:p>
    <w:p w:rsidR="00596AF6" w:rsidRDefault="00596AF6" w:rsidP="00596AF6">
      <w:r>
        <w:t>The spin coating parameters depended on the photoresist used. The following parameters summarizes the photoresist spin coating parameters used throughout this work:</w:t>
      </w:r>
    </w:p>
    <w:p w:rsidR="00596AF6" w:rsidRDefault="00596AF6" w:rsidP="00596AF6">
      <w:pPr>
        <w:pStyle w:val="ListParagraph"/>
        <w:numPr>
          <w:ilvl w:val="0"/>
          <w:numId w:val="9"/>
        </w:numPr>
      </w:pPr>
      <w:r>
        <w:t>S1805 Photoresist:</w:t>
      </w:r>
    </w:p>
    <w:p w:rsidR="00AE3441" w:rsidRDefault="00AE3441" w:rsidP="00AE3441">
      <w:pPr>
        <w:pStyle w:val="ListParagraph"/>
        <w:numPr>
          <w:ilvl w:val="1"/>
          <w:numId w:val="9"/>
        </w:numPr>
      </w:pPr>
      <w:r>
        <w:t>Spin coat LOR3A lift-off layer at 4000 RPM for 45 seconds.</w:t>
      </w:r>
    </w:p>
    <w:p w:rsidR="00AE3441" w:rsidRDefault="00AE3441" w:rsidP="00AE3441">
      <w:pPr>
        <w:pStyle w:val="ListParagraph"/>
        <w:numPr>
          <w:ilvl w:val="1"/>
          <w:numId w:val="9"/>
        </w:numPr>
      </w:pPr>
      <w:r>
        <w:t xml:space="preserve">Post spin bake at 190 </w:t>
      </w:r>
      <w:r>
        <w:rPr>
          <w:rFonts w:cs="Times"/>
        </w:rPr>
        <w:t>°</w:t>
      </w:r>
      <w:r>
        <w:t>C for 5 minutes.</w:t>
      </w:r>
    </w:p>
    <w:p w:rsidR="00AE3441" w:rsidRDefault="00AE3441" w:rsidP="00AE3441">
      <w:pPr>
        <w:pStyle w:val="ListParagraph"/>
        <w:numPr>
          <w:ilvl w:val="1"/>
          <w:numId w:val="9"/>
        </w:numPr>
      </w:pPr>
      <w:r>
        <w:t>Spin coat S1805 resist at 4000 RPM for 45 seconds.</w:t>
      </w:r>
    </w:p>
    <w:p w:rsidR="00AE3441" w:rsidRDefault="00AE3441" w:rsidP="00AE3441">
      <w:pPr>
        <w:pStyle w:val="ListParagraph"/>
        <w:numPr>
          <w:ilvl w:val="1"/>
          <w:numId w:val="9"/>
        </w:numPr>
      </w:pPr>
      <w:r>
        <w:t xml:space="preserve">Post spin bake at 115 </w:t>
      </w:r>
      <w:r>
        <w:rPr>
          <w:rFonts w:cs="Times"/>
        </w:rPr>
        <w:t>°</w:t>
      </w:r>
      <w:r>
        <w:t>C bake for 5 minutes.</w:t>
      </w:r>
    </w:p>
    <w:p w:rsidR="00596AF6" w:rsidRDefault="00AE3441" w:rsidP="00596AF6">
      <w:pPr>
        <w:pStyle w:val="ListParagraph"/>
        <w:numPr>
          <w:ilvl w:val="0"/>
          <w:numId w:val="9"/>
        </w:numPr>
      </w:pPr>
      <w:r>
        <w:t>AZ4110 Photoresist:</w:t>
      </w:r>
    </w:p>
    <w:p w:rsidR="00AE3441" w:rsidRDefault="00AE3441" w:rsidP="00AE3441">
      <w:pPr>
        <w:pStyle w:val="ListParagraph"/>
        <w:numPr>
          <w:ilvl w:val="1"/>
          <w:numId w:val="9"/>
        </w:numPr>
      </w:pPr>
      <w:r>
        <w:t xml:space="preserve">Spin coat AZ4110 photoresist at </w:t>
      </w:r>
      <w:r w:rsidR="00040400">
        <w:t>5</w:t>
      </w:r>
      <w:r>
        <w:t>000 RPM for 90 seconds</w:t>
      </w:r>
    </w:p>
    <w:p w:rsidR="00AE3441" w:rsidRPr="00596AF6" w:rsidRDefault="00AE3441" w:rsidP="00AE3441">
      <w:pPr>
        <w:pStyle w:val="ListParagraph"/>
        <w:numPr>
          <w:ilvl w:val="1"/>
          <w:numId w:val="9"/>
        </w:numPr>
      </w:pPr>
      <w:r>
        <w:t xml:space="preserve">Post spin bake at 5 minute bake at 95 </w:t>
      </w:r>
      <w:r>
        <w:rPr>
          <w:rFonts w:cs="Times"/>
        </w:rPr>
        <w:t>°</w:t>
      </w:r>
      <w:r>
        <w:t>C</w:t>
      </w:r>
    </w:p>
    <w:p w:rsidR="00795535" w:rsidRDefault="005A5660" w:rsidP="003B6E10">
      <w:pPr>
        <w:pStyle w:val="Heading2"/>
        <w:numPr>
          <w:ilvl w:val="1"/>
          <w:numId w:val="4"/>
        </w:numPr>
      </w:pPr>
      <w:r w:rsidRPr="005A5660">
        <w:t>Photolithography</w:t>
      </w:r>
    </w:p>
    <w:p w:rsidR="0081390C" w:rsidRDefault="0081390C" w:rsidP="002360C5">
      <w:r>
        <w:t>The lithography was performed using Karl S</w:t>
      </w:r>
      <w:r>
        <w:rPr>
          <w:rFonts w:cs="Times"/>
        </w:rPr>
        <w:t>ü</w:t>
      </w:r>
      <w:r>
        <w:t>ss MA6 contact aligner in contact mode. The light source was an i-line, 320 nm source calibrated to an intensity of 5 mW/cm</w:t>
      </w:r>
      <w:r w:rsidRPr="0081390C">
        <w:rPr>
          <w:vertAlign w:val="superscript"/>
        </w:rPr>
        <w:t>2</w:t>
      </w:r>
      <w:r>
        <w:t>.</w:t>
      </w:r>
      <w:r w:rsidR="002360C5">
        <w:t xml:space="preserve"> The photolithography masks used were 4”x4”x0.090” Quartz AR with a chrome mask layer</w:t>
      </w:r>
      <w:r w:rsidR="00596AF6">
        <w:t>,</w:t>
      </w:r>
      <w:r w:rsidR="002360C5">
        <w:t xml:space="preserve"> </w:t>
      </w:r>
      <w:r w:rsidR="00596AF6">
        <w:t xml:space="preserve">procured </w:t>
      </w:r>
      <w:r w:rsidR="002360C5">
        <w:t>from Photronics Inc.</w:t>
      </w:r>
    </w:p>
    <w:p w:rsidR="00596AF6" w:rsidRDefault="00596AF6" w:rsidP="002360C5">
      <w:r>
        <w:t xml:space="preserve">The photolithography parameters depended on the photoresist used. The following </w:t>
      </w:r>
      <w:r w:rsidR="00AE3441">
        <w:t>parameters summarize the photolithography exposure and development procedure used throughout this work.</w:t>
      </w:r>
      <w:r w:rsidR="00204200">
        <w:t xml:space="preserve"> </w:t>
      </w:r>
      <w:r w:rsidR="00AE3441">
        <w:t>Note that prior to the exposure of the sample, a dummy sample was first exposed to ensure proper source calibration:</w:t>
      </w:r>
    </w:p>
    <w:p w:rsidR="00AE3441" w:rsidRDefault="00AE3441" w:rsidP="00AE3441">
      <w:pPr>
        <w:pStyle w:val="ListParagraph"/>
        <w:numPr>
          <w:ilvl w:val="0"/>
          <w:numId w:val="10"/>
        </w:numPr>
      </w:pPr>
      <w:r>
        <w:t>S1805 Photoresist:</w:t>
      </w:r>
    </w:p>
    <w:p w:rsidR="00AE3441" w:rsidRDefault="00C13000" w:rsidP="00C13000">
      <w:pPr>
        <w:pStyle w:val="ListParagraph"/>
        <w:numPr>
          <w:ilvl w:val="1"/>
          <w:numId w:val="11"/>
        </w:numPr>
      </w:pPr>
      <w:r>
        <w:t>Exposure Time: 18 seconds</w:t>
      </w:r>
    </w:p>
    <w:p w:rsidR="00AE3441" w:rsidRDefault="00C13000" w:rsidP="00C13000">
      <w:pPr>
        <w:pStyle w:val="ListParagraph"/>
        <w:numPr>
          <w:ilvl w:val="1"/>
          <w:numId w:val="11"/>
        </w:numPr>
      </w:pPr>
      <w:r>
        <w:lastRenderedPageBreak/>
        <w:t>Development parameters: 1 minute in CD26 with gentle agitation followed by a 30 second rinse in gently running water.</w:t>
      </w:r>
    </w:p>
    <w:p w:rsidR="00AE3441" w:rsidRDefault="00AE3441" w:rsidP="00AE3441">
      <w:pPr>
        <w:pStyle w:val="ListParagraph"/>
        <w:numPr>
          <w:ilvl w:val="0"/>
          <w:numId w:val="10"/>
        </w:numPr>
      </w:pPr>
      <w:r>
        <w:t>AZ4110 Photoresist</w:t>
      </w:r>
      <w:r w:rsidR="00040400">
        <w:t xml:space="preserve"> with AZ400K developer</w:t>
      </w:r>
      <w:r>
        <w:t>:</w:t>
      </w:r>
    </w:p>
    <w:p w:rsidR="00040400" w:rsidRDefault="00040400" w:rsidP="00040400">
      <w:pPr>
        <w:pStyle w:val="ListParagraph"/>
        <w:numPr>
          <w:ilvl w:val="1"/>
          <w:numId w:val="10"/>
        </w:numPr>
      </w:pPr>
      <w:r>
        <w:t xml:space="preserve">Exposure Time: </w:t>
      </w:r>
      <w:r w:rsidR="008F4267">
        <w:t>45</w:t>
      </w:r>
      <w:r>
        <w:t xml:space="preserve"> seconds</w:t>
      </w:r>
    </w:p>
    <w:p w:rsidR="00040400" w:rsidRDefault="00040400" w:rsidP="00040400">
      <w:pPr>
        <w:pStyle w:val="ListParagraph"/>
        <w:numPr>
          <w:ilvl w:val="1"/>
          <w:numId w:val="10"/>
        </w:numPr>
      </w:pPr>
      <w:r>
        <w:t xml:space="preserve">Development parameters: 1 minute in </w:t>
      </w:r>
      <w:r w:rsidR="008F4267">
        <w:t>1:4 AZ400K:DI (by volume)</w:t>
      </w:r>
      <w:r>
        <w:t xml:space="preserve"> with gentle agitation followed by a 30 second rinse in gently running water.</w:t>
      </w:r>
    </w:p>
    <w:p w:rsidR="008F4267" w:rsidRDefault="008F4267" w:rsidP="008F4267">
      <w:pPr>
        <w:pStyle w:val="ListParagraph"/>
        <w:numPr>
          <w:ilvl w:val="0"/>
          <w:numId w:val="10"/>
        </w:numPr>
      </w:pPr>
      <w:r>
        <w:t>AZ4110 Photoresist with AZ</w:t>
      </w:r>
      <w:r w:rsidR="00940AFD">
        <w:t xml:space="preserve"> </w:t>
      </w:r>
      <w:r>
        <w:t>developer:</w:t>
      </w:r>
    </w:p>
    <w:p w:rsidR="008F4267" w:rsidRDefault="008F4267" w:rsidP="008F4267">
      <w:pPr>
        <w:pStyle w:val="ListParagraph"/>
        <w:numPr>
          <w:ilvl w:val="1"/>
          <w:numId w:val="10"/>
        </w:numPr>
      </w:pPr>
      <w:r>
        <w:t xml:space="preserve">Exposure Time: </w:t>
      </w:r>
      <w:r w:rsidR="00940AFD">
        <w:t>3</w:t>
      </w:r>
      <w:r>
        <w:t>5 seconds</w:t>
      </w:r>
    </w:p>
    <w:p w:rsidR="00006A98" w:rsidRDefault="008F4267" w:rsidP="00006A98">
      <w:pPr>
        <w:pStyle w:val="ListParagraph"/>
        <w:numPr>
          <w:ilvl w:val="1"/>
          <w:numId w:val="10"/>
        </w:numPr>
      </w:pPr>
      <w:r>
        <w:t>Development parameters: 1</w:t>
      </w:r>
      <w:r w:rsidR="00940AFD">
        <w:t>.7</w:t>
      </w:r>
      <w:r>
        <w:t xml:space="preserve"> minute</w:t>
      </w:r>
      <w:r w:rsidR="00940AFD">
        <w:t>s</w:t>
      </w:r>
      <w:r>
        <w:t xml:space="preserve"> in 1:</w:t>
      </w:r>
      <w:r w:rsidR="00940AFD">
        <w:t>1</w:t>
      </w:r>
      <w:r>
        <w:t xml:space="preserve"> AZ400K:DI (by volume) with gentle agitation followed by a 30 second rinse in gently running water.</w:t>
      </w:r>
    </w:p>
    <w:p w:rsidR="008F4267" w:rsidRDefault="00006A98" w:rsidP="00006A98">
      <w:r>
        <w:t xml:space="preserve">Lift-off was performed in Microposit 1165 remover kept in a closed beaker on a hot plate set to 70 </w:t>
      </w:r>
      <w:r>
        <w:rPr>
          <w:rFonts w:cs="Times"/>
        </w:rPr>
        <w:t>°</w:t>
      </w:r>
      <w:r>
        <w:t>C.</w:t>
      </w:r>
    </w:p>
    <w:p w:rsidR="00795535" w:rsidRDefault="005A5660" w:rsidP="003B6E10">
      <w:pPr>
        <w:pStyle w:val="Heading2"/>
        <w:numPr>
          <w:ilvl w:val="1"/>
          <w:numId w:val="4"/>
        </w:numPr>
      </w:pPr>
      <w:r>
        <w:t>Electron-Beam Lithography</w:t>
      </w:r>
    </w:p>
    <w:p w:rsidR="00A67D28" w:rsidRDefault="00A67D28" w:rsidP="00A67D28">
      <w:r>
        <w:t>PMMA A7 was used as an e-beam resist throughout this work. The following steps were used during e-beam lithography:</w:t>
      </w:r>
    </w:p>
    <w:p w:rsidR="00A67D28" w:rsidRDefault="00A67D28" w:rsidP="00A67D28">
      <w:pPr>
        <w:pStyle w:val="ListParagraph"/>
        <w:numPr>
          <w:ilvl w:val="0"/>
          <w:numId w:val="12"/>
        </w:numPr>
      </w:pPr>
      <w:r>
        <w:t>Spin coat PMMA A7 at 5000 RPM for 90 seconds.</w:t>
      </w:r>
    </w:p>
    <w:p w:rsidR="00A67D28" w:rsidRDefault="00A67D28" w:rsidP="00A67D28">
      <w:pPr>
        <w:pStyle w:val="ListParagraph"/>
        <w:numPr>
          <w:ilvl w:val="0"/>
          <w:numId w:val="12"/>
        </w:numPr>
      </w:pPr>
      <w:r>
        <w:t xml:space="preserve">Post spin bake at 180 </w:t>
      </w:r>
      <w:r>
        <w:rPr>
          <w:rFonts w:cs="Times"/>
        </w:rPr>
        <w:t>°</w:t>
      </w:r>
      <w:r>
        <w:t xml:space="preserve">C or 190 </w:t>
      </w:r>
      <w:r>
        <w:rPr>
          <w:rFonts w:cs="Times"/>
        </w:rPr>
        <w:t>°</w:t>
      </w:r>
      <w:r>
        <w:t>C for 90 seconds.</w:t>
      </w:r>
    </w:p>
    <w:p w:rsidR="00A67D28" w:rsidRDefault="00A67D28" w:rsidP="00A67D28">
      <w:pPr>
        <w:pStyle w:val="ListParagraph"/>
        <w:numPr>
          <w:ilvl w:val="0"/>
          <w:numId w:val="12"/>
        </w:numPr>
      </w:pPr>
      <w:r>
        <w:t>Exposure parameters:</w:t>
      </w:r>
    </w:p>
    <w:p w:rsidR="00A67D28" w:rsidRDefault="00A67D28" w:rsidP="00A67D28">
      <w:pPr>
        <w:pStyle w:val="ListParagraph"/>
        <w:numPr>
          <w:ilvl w:val="1"/>
          <w:numId w:val="12"/>
        </w:numPr>
      </w:pPr>
      <w:r>
        <w:t>Working distance: 6.5-7.5 mm.</w:t>
      </w:r>
    </w:p>
    <w:p w:rsidR="00A67D28" w:rsidRDefault="00A67D28" w:rsidP="00A67D28">
      <w:pPr>
        <w:pStyle w:val="ListParagraph"/>
        <w:numPr>
          <w:ilvl w:val="1"/>
          <w:numId w:val="12"/>
        </w:numPr>
      </w:pPr>
      <w:r>
        <w:t>Acceleration voltage: 30 kV.</w:t>
      </w:r>
    </w:p>
    <w:p w:rsidR="00A67D28" w:rsidRDefault="00A67D28" w:rsidP="00A67D28">
      <w:pPr>
        <w:pStyle w:val="ListParagraph"/>
        <w:numPr>
          <w:ilvl w:val="1"/>
          <w:numId w:val="12"/>
        </w:numPr>
      </w:pPr>
      <w:r>
        <w:t>Spot Size: 3.</w:t>
      </w:r>
    </w:p>
    <w:p w:rsidR="00A67D28" w:rsidRDefault="00A67D28" w:rsidP="00A67D28">
      <w:pPr>
        <w:pStyle w:val="ListParagraph"/>
        <w:numPr>
          <w:ilvl w:val="1"/>
          <w:numId w:val="12"/>
        </w:numPr>
      </w:pPr>
      <w:r>
        <w:t>Beam current: ~136 pA.</w:t>
      </w:r>
    </w:p>
    <w:p w:rsidR="00A67D28" w:rsidRDefault="00A67D28" w:rsidP="00A67D28">
      <w:pPr>
        <w:pStyle w:val="ListParagraph"/>
        <w:numPr>
          <w:ilvl w:val="1"/>
          <w:numId w:val="12"/>
        </w:numPr>
      </w:pPr>
      <w:r>
        <w:t>Magnification: Depends on pattern size. Typically 1500x.</w:t>
      </w:r>
    </w:p>
    <w:p w:rsidR="00A67D28" w:rsidRDefault="00A67D28" w:rsidP="00A67D28">
      <w:pPr>
        <w:pStyle w:val="ListParagraph"/>
        <w:numPr>
          <w:ilvl w:val="1"/>
          <w:numId w:val="12"/>
        </w:numPr>
      </w:pPr>
      <w:r>
        <w:t>Point-to-Point Spacing: 5 nm.</w:t>
      </w:r>
    </w:p>
    <w:p w:rsidR="00A67D28" w:rsidRDefault="00A67D28" w:rsidP="00A67D28">
      <w:pPr>
        <w:pStyle w:val="ListParagraph"/>
        <w:numPr>
          <w:ilvl w:val="1"/>
          <w:numId w:val="12"/>
        </w:numPr>
      </w:pPr>
      <w:r>
        <w:t>Line-to-Line Spacing: 30 nm.</w:t>
      </w:r>
    </w:p>
    <w:p w:rsidR="00A67D28" w:rsidRDefault="00A67D28" w:rsidP="00A67D28">
      <w:pPr>
        <w:pStyle w:val="ListParagraph"/>
        <w:numPr>
          <w:ilvl w:val="1"/>
          <w:numId w:val="12"/>
        </w:numPr>
      </w:pPr>
      <w:r>
        <w:t>Line dose: 1.6 nC/cm.</w:t>
      </w:r>
    </w:p>
    <w:p w:rsidR="00A67D28" w:rsidRDefault="00A67D28" w:rsidP="00A67D28">
      <w:pPr>
        <w:pStyle w:val="ListParagraph"/>
        <w:numPr>
          <w:ilvl w:val="1"/>
          <w:numId w:val="12"/>
        </w:numPr>
      </w:pPr>
      <w:r>
        <w:t xml:space="preserve">Area dose: 450-600 </w:t>
      </w:r>
      <w:r w:rsidR="001714C7">
        <w:rPr>
          <w:rFonts w:cs="Times"/>
        </w:rPr>
        <w:t>µ</w:t>
      </w:r>
      <w:r>
        <w:t>C/cm</w:t>
      </w:r>
      <w:r w:rsidRPr="00A67D28">
        <w:rPr>
          <w:vertAlign w:val="superscript"/>
        </w:rPr>
        <w:t>2</w:t>
      </w:r>
      <w:r>
        <w:t>.</w:t>
      </w:r>
    </w:p>
    <w:p w:rsidR="001714C7" w:rsidRDefault="001714C7" w:rsidP="001714C7">
      <w:pPr>
        <w:pStyle w:val="ListParagraph"/>
        <w:numPr>
          <w:ilvl w:val="0"/>
          <w:numId w:val="12"/>
        </w:numPr>
      </w:pPr>
      <w:r>
        <w:t>Development parameters:</w:t>
      </w:r>
    </w:p>
    <w:p w:rsidR="001714C7" w:rsidRDefault="001714C7" w:rsidP="001714C7">
      <w:pPr>
        <w:pStyle w:val="ListParagraph"/>
        <w:numPr>
          <w:ilvl w:val="1"/>
          <w:numId w:val="12"/>
        </w:numPr>
      </w:pPr>
      <w:r>
        <w:t>Developer: 1:3 MIBK:IPA (by volume)</w:t>
      </w:r>
    </w:p>
    <w:p w:rsidR="001714C7" w:rsidRDefault="00046126" w:rsidP="001714C7">
      <w:pPr>
        <w:pStyle w:val="ListParagraph"/>
        <w:numPr>
          <w:ilvl w:val="1"/>
          <w:numId w:val="12"/>
        </w:numPr>
      </w:pPr>
      <w:r>
        <w:t>Development time: 55 seconds with gentle agitation followed by 15 seconds in IPA with gentle agitation</w:t>
      </w:r>
    </w:p>
    <w:p w:rsidR="00795535" w:rsidRDefault="005A5660" w:rsidP="003B6E10">
      <w:pPr>
        <w:pStyle w:val="Heading2"/>
        <w:numPr>
          <w:ilvl w:val="1"/>
          <w:numId w:val="4"/>
        </w:numPr>
      </w:pPr>
      <w:r>
        <w:t>Electron-Beam Evaporation</w:t>
      </w:r>
    </w:p>
    <w:p w:rsidR="00710B91" w:rsidRDefault="00710B91" w:rsidP="00710B91">
      <w:r>
        <w:t xml:space="preserve">Samples were loaded over a 3” carrier wafer using 90 </w:t>
      </w:r>
      <w:r>
        <w:rPr>
          <w:rFonts w:cs="Times"/>
        </w:rPr>
        <w:t>°</w:t>
      </w:r>
      <w:r>
        <w:t>C heat release tape. The samples were left to pump out in vacuum for at least 3 hours, typically overnight reaching a base pressure in the low 10</w:t>
      </w:r>
      <w:r w:rsidRPr="00710B91">
        <w:rPr>
          <w:vertAlign w:val="superscript"/>
        </w:rPr>
        <w:t>-7</w:t>
      </w:r>
      <w:r>
        <w:t xml:space="preserve"> Torr, in the Ultek E-Beam evaporator.</w:t>
      </w:r>
      <w:r w:rsidR="00432321">
        <w:t xml:space="preserve"> The current then was increased slightly till the pressure started going down</w:t>
      </w:r>
      <w:r w:rsidR="00467C2D">
        <w:t xml:space="preserve"> (this only occurs for the first layer after the pump down when the evaporated metal reacts with the </w:t>
      </w:r>
      <w:r w:rsidR="00D000D4">
        <w:t xml:space="preserve">water vapor and radicals </w:t>
      </w:r>
      <w:r w:rsidR="00467C2D">
        <w:t>sticking to the evaporation chamber walls)</w:t>
      </w:r>
      <w:r w:rsidR="00432321">
        <w:t>, while ensuring the e-beam is properly focused and centered on the source crucible. The shutter was opened once the chamber pressure started going up.</w:t>
      </w:r>
    </w:p>
    <w:p w:rsidR="00900CF2" w:rsidRDefault="00900CF2" w:rsidP="00710B91">
      <w:r>
        <w:lastRenderedPageBreak/>
        <w:t xml:space="preserve">The rate for all deposition over graphene was kept between 0.1 – 0.3 </w:t>
      </w:r>
      <w:r>
        <w:rPr>
          <w:rFonts w:cs="Times"/>
        </w:rPr>
        <w:t>Å</w:t>
      </w:r>
      <w:r>
        <w:t>/sec</w:t>
      </w:r>
      <w:r w:rsidR="00880226">
        <w:t xml:space="preserve"> to enhance the adhesion between the metal and the graphene. This was kept for the first 3-5 nm then the rate was increased to the values typically used with that metal in the evaporation chamber.</w:t>
      </w:r>
    </w:p>
    <w:p w:rsidR="008D6FDC" w:rsidRDefault="008D6FDC" w:rsidP="00710B91">
      <w:r>
        <w:t>The typical evaporation current</w:t>
      </w:r>
      <w:r w:rsidR="005C7635">
        <w:t>s</w:t>
      </w:r>
      <w:r>
        <w:t xml:space="preserve"> were as follows:</w:t>
      </w:r>
    </w:p>
    <w:p w:rsidR="008D6FDC" w:rsidRDefault="008D6FDC" w:rsidP="008D6FDC">
      <w:pPr>
        <w:pStyle w:val="ListParagraph"/>
        <w:numPr>
          <w:ilvl w:val="0"/>
          <w:numId w:val="13"/>
        </w:numPr>
      </w:pPr>
      <w:r>
        <w:t>Cr: 20 mA</w:t>
      </w:r>
    </w:p>
    <w:p w:rsidR="008D6FDC" w:rsidRDefault="008D6FDC" w:rsidP="008D6FDC">
      <w:pPr>
        <w:pStyle w:val="ListParagraph"/>
        <w:numPr>
          <w:ilvl w:val="0"/>
          <w:numId w:val="13"/>
        </w:numPr>
      </w:pPr>
      <w:r>
        <w:t>Ti: 30-40 mA</w:t>
      </w:r>
    </w:p>
    <w:p w:rsidR="008D6FDC" w:rsidRDefault="008D6FDC" w:rsidP="008D6FDC">
      <w:pPr>
        <w:pStyle w:val="ListParagraph"/>
        <w:numPr>
          <w:ilvl w:val="0"/>
          <w:numId w:val="13"/>
        </w:numPr>
      </w:pPr>
      <w:r>
        <w:t>Pd: 40-50 mA</w:t>
      </w:r>
    </w:p>
    <w:p w:rsidR="008D6FDC" w:rsidRDefault="008D6FDC" w:rsidP="008D6FDC">
      <w:pPr>
        <w:pStyle w:val="ListParagraph"/>
        <w:numPr>
          <w:ilvl w:val="0"/>
          <w:numId w:val="13"/>
        </w:numPr>
      </w:pPr>
      <w:r>
        <w:t>Al: 40 mA</w:t>
      </w:r>
    </w:p>
    <w:p w:rsidR="004D66A1" w:rsidRDefault="008D6FDC" w:rsidP="004D66A1">
      <w:pPr>
        <w:pStyle w:val="ListParagraph"/>
        <w:numPr>
          <w:ilvl w:val="0"/>
          <w:numId w:val="13"/>
        </w:numPr>
      </w:pPr>
      <w:r>
        <w:t xml:space="preserve">Au: 50 mA </w:t>
      </w:r>
    </w:p>
    <w:p w:rsidR="004D66A1" w:rsidRPr="00710B91" w:rsidRDefault="004D66A1" w:rsidP="004D66A1">
      <w:r>
        <w:t>After the evaporation run was complete the chamber was let to cool down for 15 minutes before venting.</w:t>
      </w:r>
    </w:p>
    <w:p w:rsidR="00F47C0C" w:rsidRDefault="00CA159A" w:rsidP="003B6E10">
      <w:pPr>
        <w:pStyle w:val="Heading2"/>
        <w:numPr>
          <w:ilvl w:val="1"/>
          <w:numId w:val="4"/>
        </w:numPr>
      </w:pPr>
      <w:r>
        <w:t>Top Gate Oxide</w:t>
      </w:r>
      <w:r w:rsidR="00DA5B12">
        <w:t>/Passivation</w:t>
      </w:r>
      <w:r>
        <w:t xml:space="preserve"> De</w:t>
      </w:r>
      <w:r w:rsidR="00F47C0C">
        <w:t>po</w:t>
      </w:r>
      <w:r w:rsidR="00CD6801">
        <w:t>s</w:t>
      </w:r>
      <w:r w:rsidR="00F47C0C">
        <w:t>ition</w:t>
      </w:r>
    </w:p>
    <w:p w:rsidR="00DD2C3C" w:rsidRDefault="00DD2C3C" w:rsidP="00DD2C3C">
      <w:r>
        <w:t>The top gate oxide used throughout this work was Al</w:t>
      </w:r>
      <w:r w:rsidRPr="00DD2C3C">
        <w:rPr>
          <w:vertAlign w:val="subscript"/>
        </w:rPr>
        <w:t>2</w:t>
      </w:r>
      <w:r>
        <w:t>O</w:t>
      </w:r>
      <w:r w:rsidRPr="00DD2C3C">
        <w:rPr>
          <w:vertAlign w:val="subscript"/>
        </w:rPr>
        <w:t>3</w:t>
      </w:r>
      <w:r>
        <w:t xml:space="preserve"> due to its high reported mobility</w:t>
      </w:r>
      <w:r w:rsidR="004D66A1">
        <w:fldChar w:fldCharType="begin" w:fldLock="1"/>
      </w:r>
      <w:r w:rsidR="004D66A1">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previouslyFormattedCitation" : "[58]" }, "properties" : { "noteIndex" : 0 }, "schema" : "https://github.com/citation-style-language/schema/raw/master/csl-citation.json" }</w:instrText>
      </w:r>
      <w:r w:rsidR="004D66A1">
        <w:fldChar w:fldCharType="separate"/>
      </w:r>
      <w:r w:rsidR="004D66A1" w:rsidRPr="004D66A1">
        <w:rPr>
          <w:noProof/>
        </w:rPr>
        <w:t>[58]</w:t>
      </w:r>
      <w:r w:rsidR="004D66A1">
        <w:fldChar w:fldCharType="end"/>
      </w:r>
      <w:r>
        <w:t>.</w:t>
      </w:r>
      <w:r w:rsidR="004D66A1">
        <w:t xml:space="preserve"> To facilitate the ALD of oxide on graphene we used a seed layer of evaporated aluminum left to oxidize in air</w:t>
      </w:r>
      <w:r w:rsidR="004D66A1">
        <w:fldChar w:fldCharType="begin" w:fldLock="1"/>
      </w:r>
      <w:r w:rsidR="004D66A1">
        <w:instrText>ADDIN CSL_CITATION { "citationItems" : [ { "id" : "ITEM-1", "itemData" : { "DOI" : "10.1063/1.3077021", "ISSN" : "00036951", "author" : [ { "dropping-particle" : "", "family" : "Kim", "given" : "Seyoung", "non-dropping-particle" : "", "parse-names" : false, "suffix" : "" }, { "dropping-particle" : "", "family" : "Nah", "given" : "Junghyo", "non-dropping-particle" : "", "parse-names" : false, "suffix" : "" }, { "dropping-particle" : "", "family" : "Jo", "given" : "Insun", "non-dropping-particle" : "", "parse-names" : false, "suffix" : "" }, { "dropping-particle" : "", "family" : "Shahrjerdi", "given" : "Davood", "non-dropping-particle" : "", "parse-names" : false, "suffix" : "" }, { "dropping-particle" : "", "family" : "Colombo", "given" : "Luigi", "non-dropping-particle" : "", "parse-names" : false, "suffix" : "" }, { "dropping-particle" : "", "family" : "Yao", "given" : "Zhen", "non-dropping-particle" : "", "parse-names" : false, "suffix" : "" }, { "dropping-particle" : "", "family" : "Tutuc", "given" : "Emanuel", "non-dropping-particle" : "", "parse-names" : false, "suffix" : "" }, { "dropping-particle" : "", "family" : "Banerjee", "given" : "Sanjay K.", "non-dropping-particle" : "", "parse-names" : false, "suffix" : "" } ], "container-title" : "Applied Physics Letters", "id" : "ITEM-1", "issue" : "6", "issued" : { "date-parts" : [ [ "2009" ] ] }, "note" : "Good review on effect of seed layer on Dirac point shift and quick snippet on ALD of Al2O3 on graphene.", "page" : "062107", "title" : "Realization of a high mobility dual-gated graphene field-effect transistor with Al2O3 dielectric", "type" : "article-journal", "volume" : "94" }, "uris" : [ "http://www.mendeley.com/documents/?uuid=e8bf45a3-8243-4757-adc2-fd5c10fb867a" ] } ], "mendeley" : { "formattedCitation" : "[58]", "plainTextFormattedCitation" : "[58]" }, "properties" : { "noteIndex" : 0 }, "schema" : "https://github.com/citation-style-language/schema/raw/master/csl-citation.json" }</w:instrText>
      </w:r>
      <w:r w:rsidR="004D66A1">
        <w:fldChar w:fldCharType="separate"/>
      </w:r>
      <w:r w:rsidR="004D66A1" w:rsidRPr="004D66A1">
        <w:rPr>
          <w:noProof/>
        </w:rPr>
        <w:t>[58]</w:t>
      </w:r>
      <w:r w:rsidR="004D66A1">
        <w:fldChar w:fldCharType="end"/>
      </w:r>
      <w:r w:rsidR="004D66A1">
        <w:t xml:space="preserve">. The </w:t>
      </w:r>
      <w:r w:rsidR="000D5B6D">
        <w:t>top gate oxide deposition parameters throughout this work</w:t>
      </w:r>
      <w:r w:rsidR="004D66A1">
        <w:t xml:space="preserve"> was as follows:</w:t>
      </w:r>
    </w:p>
    <w:p w:rsidR="004D66A1" w:rsidRDefault="000D5B6D" w:rsidP="004D66A1">
      <w:pPr>
        <w:pStyle w:val="ListParagraph"/>
        <w:numPr>
          <w:ilvl w:val="0"/>
          <w:numId w:val="14"/>
        </w:numPr>
      </w:pPr>
      <w:r>
        <w:t>Evaporate 1.5 nm of aluminum</w:t>
      </w:r>
      <w:r w:rsidR="004D66A1">
        <w:t xml:space="preserve"> </w:t>
      </w:r>
      <w:r>
        <w:t>then leave it in air for at least 30 minutes.</w:t>
      </w:r>
    </w:p>
    <w:p w:rsidR="000D5B6D" w:rsidRDefault="000D5B6D" w:rsidP="004D66A1">
      <w:pPr>
        <w:pStyle w:val="ListParagraph"/>
        <w:numPr>
          <w:ilvl w:val="0"/>
          <w:numId w:val="14"/>
        </w:numPr>
      </w:pPr>
      <w:r>
        <w:t xml:space="preserve">Load the sample into ALD machine with the growth chamber temperature set and stable at 150 </w:t>
      </w:r>
      <w:r>
        <w:rPr>
          <w:rFonts w:cs="Times"/>
        </w:rPr>
        <w:t>°</w:t>
      </w:r>
      <w:r>
        <w:t>C.</w:t>
      </w:r>
    </w:p>
    <w:p w:rsidR="000D5B6D" w:rsidRDefault="000D5B6D" w:rsidP="004D66A1">
      <w:pPr>
        <w:pStyle w:val="ListParagraph"/>
        <w:numPr>
          <w:ilvl w:val="0"/>
          <w:numId w:val="14"/>
        </w:numPr>
      </w:pPr>
      <w:r>
        <w:t>Grow 8.5 nm of Al</w:t>
      </w:r>
      <w:r w:rsidRPr="000D5B6D">
        <w:rPr>
          <w:vertAlign w:val="subscript"/>
        </w:rPr>
        <w:t>2</w:t>
      </w:r>
      <w:r>
        <w:t>O</w:t>
      </w:r>
      <w:r w:rsidRPr="000D5B6D">
        <w:rPr>
          <w:vertAlign w:val="subscript"/>
        </w:rPr>
        <w:t>3</w:t>
      </w:r>
      <w:r>
        <w:t xml:space="preserve"> using a TMAH based precursor with H</w:t>
      </w:r>
      <w:r w:rsidRPr="000D5B6D">
        <w:rPr>
          <w:vertAlign w:val="subscript"/>
        </w:rPr>
        <w:t>2</w:t>
      </w:r>
      <w:r>
        <w:t>O as an oxygen source (thermal growth NOT plasma assisted growth)</w:t>
      </w:r>
      <w:r w:rsidR="00B766CE">
        <w:t xml:space="preserve">. The growth rate was about 1 </w:t>
      </w:r>
      <w:r w:rsidR="00B766CE">
        <w:rPr>
          <w:rFonts w:cs="Times"/>
        </w:rPr>
        <w:t>Å</w:t>
      </w:r>
      <w:r w:rsidR="00B766CE">
        <w:t>/cycle. The 8.5 nm deposition took around an hour.</w:t>
      </w:r>
    </w:p>
    <w:p w:rsidR="00B766CE" w:rsidRPr="00DD2C3C" w:rsidRDefault="00B766CE" w:rsidP="00B766CE">
      <w:r>
        <w:t>The sample was removed from the chamber once the run was done.</w:t>
      </w:r>
    </w:p>
    <w:p w:rsidR="002F626A" w:rsidRPr="00F47C0C" w:rsidRDefault="002F626A" w:rsidP="002F626A">
      <w:pPr>
        <w:pStyle w:val="Heading2"/>
        <w:numPr>
          <w:ilvl w:val="1"/>
          <w:numId w:val="4"/>
        </w:numPr>
      </w:pPr>
      <w:r>
        <w:t>Graphene etching</w:t>
      </w:r>
    </w:p>
    <w:p w:rsidR="00507B62" w:rsidRDefault="00507B62" w:rsidP="002F626A">
      <w:r>
        <w:t>Graphene etching was done using O</w:t>
      </w:r>
      <w:r w:rsidRPr="00507B62">
        <w:rPr>
          <w:vertAlign w:val="subscript"/>
        </w:rPr>
        <w:t>2</w:t>
      </w:r>
      <w:r>
        <w:t xml:space="preserve"> plasma in a Reactive-Ion Etching machine (Plasma-Therm 790 RIE). We used this machine because initial experimentation with the IPC Barrel Etcher showed excessive lateral etching underneath the etch mask sacrificial layer.</w:t>
      </w:r>
      <w:r w:rsidR="00DD10E4">
        <w:t xml:space="preserve"> On the other hand, the RIE machine yielded cleaner etches with less lateral etching.</w:t>
      </w:r>
      <w:r>
        <w:t xml:space="preserve"> The etch parameters in the Plasma-Therm 790 RIE are as follows:</w:t>
      </w:r>
    </w:p>
    <w:p w:rsidR="002F626A" w:rsidRDefault="00171964" w:rsidP="00171964">
      <w:pPr>
        <w:pStyle w:val="ListParagraph"/>
        <w:numPr>
          <w:ilvl w:val="0"/>
          <w:numId w:val="16"/>
        </w:numPr>
      </w:pPr>
      <w:r>
        <w:t>Recipe name: mdgphn1m</w:t>
      </w:r>
    </w:p>
    <w:p w:rsidR="00171964" w:rsidRDefault="00171964" w:rsidP="00171964">
      <w:pPr>
        <w:pStyle w:val="ListParagraph"/>
        <w:numPr>
          <w:ilvl w:val="0"/>
          <w:numId w:val="16"/>
        </w:numPr>
      </w:pPr>
      <w:r>
        <w:t>Chuck used: Aluminum</w:t>
      </w:r>
    </w:p>
    <w:p w:rsidR="00171964" w:rsidRDefault="00171964" w:rsidP="00171964">
      <w:pPr>
        <w:pStyle w:val="ListParagraph"/>
        <w:numPr>
          <w:ilvl w:val="0"/>
          <w:numId w:val="16"/>
        </w:numPr>
      </w:pPr>
      <w:r>
        <w:t>Etch time: 1 minute</w:t>
      </w:r>
    </w:p>
    <w:p w:rsidR="00171964" w:rsidRDefault="00171964" w:rsidP="00171964">
      <w:pPr>
        <w:pStyle w:val="ListParagraph"/>
        <w:numPr>
          <w:ilvl w:val="0"/>
          <w:numId w:val="16"/>
        </w:numPr>
      </w:pPr>
      <w:r>
        <w:t>Power: 20 W</w:t>
      </w:r>
    </w:p>
    <w:p w:rsidR="00F47C0C" w:rsidRDefault="00171964" w:rsidP="00171964">
      <w:pPr>
        <w:pStyle w:val="ListParagraph"/>
        <w:numPr>
          <w:ilvl w:val="0"/>
          <w:numId w:val="16"/>
        </w:numPr>
      </w:pPr>
      <w:r>
        <w:t>Gases: 14:6 O</w:t>
      </w:r>
      <w:r w:rsidRPr="00171964">
        <w:rPr>
          <w:vertAlign w:val="subscript"/>
        </w:rPr>
        <w:t>2</w:t>
      </w:r>
      <w:r>
        <w:t>:Ar</w:t>
      </w:r>
    </w:p>
    <w:p w:rsidR="00171964" w:rsidRDefault="00171964" w:rsidP="00171964">
      <w:pPr>
        <w:pStyle w:val="ListParagraph"/>
        <w:numPr>
          <w:ilvl w:val="0"/>
          <w:numId w:val="16"/>
        </w:numPr>
      </w:pPr>
      <w:r>
        <w:t>Pressure: 1 mT</w:t>
      </w:r>
    </w:p>
    <w:p w:rsidR="00171964" w:rsidRDefault="00171964" w:rsidP="00171964">
      <w:pPr>
        <w:pStyle w:val="ListParagraph"/>
        <w:numPr>
          <w:ilvl w:val="0"/>
          <w:numId w:val="16"/>
        </w:numPr>
      </w:pPr>
      <w:r>
        <w:t>DC Voltage: ~ 180V (automatically controlled)</w:t>
      </w:r>
    </w:p>
    <w:p w:rsidR="009E5FE1" w:rsidRDefault="009E5FE1" w:rsidP="009E5FE1">
      <w:pPr>
        <w:pStyle w:val="Heading2"/>
        <w:numPr>
          <w:ilvl w:val="1"/>
          <w:numId w:val="4"/>
        </w:numPr>
      </w:pPr>
      <w:r>
        <w:lastRenderedPageBreak/>
        <w:t>Backside oxide etch</w:t>
      </w:r>
    </w:p>
    <w:p w:rsidR="009E5FE1" w:rsidRDefault="009E5FE1" w:rsidP="00E42D5A">
      <w:r>
        <w:t>Commercially available graphene and thermally-grown SiO</w:t>
      </w:r>
      <w:r w:rsidRPr="009E5FE1">
        <w:rPr>
          <w:vertAlign w:val="subscript"/>
        </w:rPr>
        <w:t>2</w:t>
      </w:r>
      <w:r>
        <w:t xml:space="preserve"> over silicon substrates come with an oxide on the </w:t>
      </w:r>
      <w:r w:rsidR="00E42D5A">
        <w:t xml:space="preserve">on both the top-side and </w:t>
      </w:r>
      <w:r>
        <w:t>back</w:t>
      </w:r>
      <w:r w:rsidR="00E42D5A">
        <w:t>-</w:t>
      </w:r>
      <w:r>
        <w:t>side of the substrate, that is, the oxide is on both sides of the silicon carrier wafer.</w:t>
      </w:r>
      <w:r w:rsidR="00E42D5A">
        <w:t xml:space="preserve"> The top-side oxide is grown over the finished silicon face and acts as the back-gate oxide. The top-side oxide is the back-gate oxide that carrier the transferred graphene.</w:t>
      </w:r>
      <w:r>
        <w:t xml:space="preserve"> The back-side oxide</w:t>
      </w:r>
      <w:r w:rsidR="00E42D5A">
        <w:t xml:space="preserve"> is a byproduct of the thermal growth process. The back-side oxide</w:t>
      </w:r>
      <w:r>
        <w:t xml:space="preserve"> prevents electrical contact to the silicon substrate and should be removed prior to any measurements. This can be confirmed by optically inspecting the back side of the carrier wafer: if the backside is any color other than grey th</w:t>
      </w:r>
      <w:r w:rsidR="00C06C40">
        <w:t xml:space="preserve">en it is covered with an oxide. Pictures depicting the back side of the sample (graphene facing down) are shown in </w:t>
      </w:r>
      <w:r w:rsidR="00E42D5A">
        <w:fldChar w:fldCharType="begin"/>
      </w:r>
      <w:r w:rsidR="00E42D5A">
        <w:instrText xml:space="preserve"> REF _Ref490004157 \h </w:instrText>
      </w:r>
      <w:r w:rsidR="00E42D5A">
        <w:fldChar w:fldCharType="separate"/>
      </w:r>
      <w:r w:rsidR="00E42D5A">
        <w:t xml:space="preserve">Figure </w:t>
      </w:r>
      <w:r w:rsidR="00E42D5A">
        <w:rPr>
          <w:noProof/>
          <w:cs/>
        </w:rPr>
        <w:t>‎</w:t>
      </w:r>
      <w:r w:rsidR="00E42D5A">
        <w:rPr>
          <w:noProof/>
        </w:rPr>
        <w:t>A</w:t>
      </w:r>
      <w:r w:rsidR="00E42D5A">
        <w:t>.</w:t>
      </w:r>
      <w:r w:rsidR="00E42D5A">
        <w:rPr>
          <w:noProof/>
        </w:rPr>
        <w:t>1</w:t>
      </w:r>
      <w:r w:rsidR="00E42D5A">
        <w:fldChar w:fldCharType="end"/>
      </w:r>
      <w:r w:rsidR="00C06C40">
        <w:t>, showing the back side before and after the removal of the back</w:t>
      </w:r>
      <w:r w:rsidR="007B065F">
        <w:t>-</w:t>
      </w:r>
      <w:r w:rsidR="00C06C40">
        <w:t>side ox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06C40" w:rsidTr="00C06C40">
        <w:tc>
          <w:tcPr>
            <w:tcW w:w="4675" w:type="dxa"/>
          </w:tcPr>
          <w:p w:rsidR="00C06C40" w:rsidRDefault="00C06C40" w:rsidP="00C06C40">
            <w:pPr>
              <w:ind w:firstLine="0"/>
            </w:pPr>
            <w:r>
              <w:rPr>
                <w:noProof/>
              </w:rPr>
              <w:drawing>
                <wp:inline distT="0" distB="0" distL="0" distR="0">
                  <wp:extent cx="2834212" cy="2565779"/>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ack side oxide.jpg"/>
                          <pic:cNvPicPr/>
                        </pic:nvPicPr>
                        <pic:blipFill rotWithShape="1">
                          <a:blip r:embed="rId37" cstate="print">
                            <a:extLst>
                              <a:ext uri="{28A0092B-C50C-407E-A947-70E740481C1C}">
                                <a14:useLocalDpi xmlns:a14="http://schemas.microsoft.com/office/drawing/2010/main" val="0"/>
                              </a:ext>
                            </a:extLst>
                          </a:blip>
                          <a:srcRect l="31575" t="37372" r="30999" b="37216"/>
                          <a:stretch/>
                        </pic:blipFill>
                        <pic:spPr bwMode="auto">
                          <a:xfrm>
                            <a:off x="0" y="0"/>
                            <a:ext cx="2834640" cy="2566167"/>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C06C40" w:rsidRDefault="00C06C40" w:rsidP="00E417FD">
            <w:pPr>
              <w:keepNext/>
              <w:ind w:firstLine="0"/>
            </w:pPr>
            <w:r>
              <w:rPr>
                <w:noProof/>
              </w:rPr>
              <w:drawing>
                <wp:inline distT="0" distB="0" distL="0" distR="0">
                  <wp:extent cx="2834640" cy="2577449"/>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ack side oxide removed.jpg"/>
                          <pic:cNvPicPr/>
                        </pic:nvPicPr>
                        <pic:blipFill rotWithShape="1">
                          <a:blip r:embed="rId38" cstate="print">
                            <a:extLst>
                              <a:ext uri="{28A0092B-C50C-407E-A947-70E740481C1C}">
                                <a14:useLocalDpi xmlns:a14="http://schemas.microsoft.com/office/drawing/2010/main" val="0"/>
                              </a:ext>
                            </a:extLst>
                          </a:blip>
                          <a:srcRect l="33756" t="39524" r="29610" b="35494"/>
                          <a:stretch/>
                        </pic:blipFill>
                        <pic:spPr bwMode="auto">
                          <a:xfrm>
                            <a:off x="0" y="0"/>
                            <a:ext cx="2834640" cy="2577449"/>
                          </a:xfrm>
                          <a:prstGeom prst="rect">
                            <a:avLst/>
                          </a:prstGeom>
                          <a:ln>
                            <a:noFill/>
                          </a:ln>
                          <a:extLst>
                            <a:ext uri="{53640926-AAD7-44D8-BBD7-CCE9431645EC}">
                              <a14:shadowObscured xmlns:a14="http://schemas.microsoft.com/office/drawing/2010/main"/>
                            </a:ext>
                          </a:extLst>
                        </pic:spPr>
                      </pic:pic>
                    </a:graphicData>
                  </a:graphic>
                </wp:inline>
              </w:drawing>
            </w:r>
          </w:p>
        </w:tc>
      </w:tr>
    </w:tbl>
    <w:p w:rsidR="00C06C40" w:rsidRDefault="00E417FD" w:rsidP="00E417FD">
      <w:pPr>
        <w:pStyle w:val="Caption"/>
      </w:pPr>
      <w:bookmarkStart w:id="27" w:name="_Ref490004157"/>
      <w:r>
        <w:t xml:space="preserve">Figure </w:t>
      </w:r>
      <w:r>
        <w:fldChar w:fldCharType="begin"/>
      </w:r>
      <w:r>
        <w:instrText xml:space="preserve"> STYLEREF 1 \s </w:instrText>
      </w:r>
      <w:r>
        <w:fldChar w:fldCharType="separate"/>
      </w:r>
      <w:r>
        <w:rPr>
          <w:noProof/>
          <w:cs/>
        </w:rPr>
        <w:t>‎</w:t>
      </w:r>
      <w:r>
        <w:rPr>
          <w:noProof/>
        </w:rPr>
        <w:t>A</w:t>
      </w:r>
      <w:r>
        <w:fldChar w:fldCharType="end"/>
      </w:r>
      <w:r>
        <w:t>.</w:t>
      </w:r>
      <w:r>
        <w:fldChar w:fldCharType="begin"/>
      </w:r>
      <w:r>
        <w:instrText xml:space="preserve"> SEQ Figure \* ARABIC \s 1 </w:instrText>
      </w:r>
      <w:r>
        <w:fldChar w:fldCharType="separate"/>
      </w:r>
      <w:r>
        <w:rPr>
          <w:noProof/>
        </w:rPr>
        <w:t>1</w:t>
      </w:r>
      <w:r>
        <w:fldChar w:fldCharType="end"/>
      </w:r>
      <w:bookmarkEnd w:id="27"/>
      <w:r>
        <w:t>(a) Before, and (b) after the removal of the back-side oxide from the silicon sample. The back-gate oxide is deposited on the top-side of the sample, while the back-side oxide growth is a byproduct of the thermal oxide growth process.</w:t>
      </w:r>
    </w:p>
    <w:p w:rsidR="00624B92" w:rsidRPr="009E5FE1" w:rsidRDefault="00045D15" w:rsidP="00624B92">
      <w:r>
        <w:t>Before doing any processing on the back side, the top-side oxide and graphene should be covered by spin coating PMMA or photoresist over it to prevent scratching the graphene during the etch of the back-side oxide. The back-side oxide can be removed using RIE or by floating it over BHF. We prefer the use of RIE etching because it is more safe and less prone to accidental damage to the graphene features if the sample falls into the BHF.</w:t>
      </w:r>
      <w:r w:rsidR="00624B92">
        <w:t xml:space="preserve"> When using an RIE oxide etch recipe, the etch time and recipe should be carefully set up to prevent, and remove, any polymer formation on the silicon surface as it would increase the contact resistance to the back gate</w:t>
      </w:r>
      <w:r w:rsidR="009461C1">
        <w:t xml:space="preserve"> (the </w:t>
      </w:r>
      <w:r w:rsidR="00567668">
        <w:t>silicon</w:t>
      </w:r>
      <w:bookmarkStart w:id="28" w:name="_GoBack"/>
      <w:bookmarkEnd w:id="28"/>
      <w:r w:rsidR="009461C1">
        <w:t>)</w:t>
      </w:r>
      <w:r w:rsidR="00624B92">
        <w:t>.</w:t>
      </w:r>
    </w:p>
    <w:p w:rsidR="00752EC4" w:rsidRDefault="00632C08" w:rsidP="0098324C">
      <w:pPr>
        <w:pStyle w:val="Heading1"/>
      </w:pPr>
      <w:bookmarkStart w:id="29" w:name="_Ref489899167"/>
      <w:r>
        <w:lastRenderedPageBreak/>
        <w:t>Fabrication of a Dual-Gated Graphene FET</w:t>
      </w:r>
      <w:bookmarkEnd w:id="29"/>
    </w:p>
    <w:p w:rsidR="00727B3A" w:rsidRDefault="00727B3A" w:rsidP="00727B3A">
      <w:pPr>
        <w:pStyle w:val="Heading2"/>
        <w:numPr>
          <w:ilvl w:val="1"/>
          <w:numId w:val="6"/>
        </w:numPr>
      </w:pPr>
      <w:r>
        <w:t>Preprocessing Anneal</w:t>
      </w:r>
    </w:p>
    <w:p w:rsidR="00727B3A" w:rsidRDefault="00727B3A" w:rsidP="00727B3A">
      <w:pPr>
        <w:pStyle w:val="Heading2"/>
        <w:numPr>
          <w:ilvl w:val="1"/>
          <w:numId w:val="6"/>
        </w:numPr>
      </w:pPr>
      <w:r w:rsidRPr="005A5660">
        <w:t>Photolithography</w:t>
      </w:r>
    </w:p>
    <w:p w:rsidR="00727B3A" w:rsidRDefault="00727B3A" w:rsidP="00727B3A">
      <w:pPr>
        <w:pStyle w:val="Heading2"/>
        <w:numPr>
          <w:ilvl w:val="1"/>
          <w:numId w:val="6"/>
        </w:numPr>
      </w:pPr>
      <w:r>
        <w:t>Electron-Beam Lithography</w:t>
      </w:r>
    </w:p>
    <w:p w:rsidR="00727B3A" w:rsidRDefault="00727B3A" w:rsidP="00727B3A">
      <w:pPr>
        <w:pStyle w:val="Heading2"/>
        <w:numPr>
          <w:ilvl w:val="1"/>
          <w:numId w:val="6"/>
        </w:numPr>
      </w:pPr>
      <w:r>
        <w:t>Electron-Beam Evaporation</w:t>
      </w:r>
    </w:p>
    <w:p w:rsidR="00727B3A" w:rsidRPr="00727B3A" w:rsidRDefault="00727B3A" w:rsidP="00727B3A">
      <w:r>
        <w:t>Top Gate Oxide/Passivation Deposition</w:t>
      </w:r>
    </w:p>
    <w:p w:rsidR="002B6276" w:rsidRDefault="002B6276" w:rsidP="002B6276"/>
    <w:p w:rsidR="00A30247" w:rsidRDefault="00A30247" w:rsidP="0098324C">
      <w:pPr>
        <w:pStyle w:val="Heading1"/>
      </w:pPr>
      <w:bookmarkStart w:id="30" w:name="_Ref489987865"/>
      <w:r>
        <w:t>Measurement Setup for Dual-Gated Graphene FETs</w:t>
      </w:r>
      <w:bookmarkEnd w:id="30"/>
    </w:p>
    <w:p w:rsidR="00A30247" w:rsidRDefault="00A30247" w:rsidP="00A30247"/>
    <w:p w:rsidR="00A30247" w:rsidRDefault="00A30247" w:rsidP="0098324C">
      <w:pPr>
        <w:pStyle w:val="Heading1"/>
      </w:pPr>
      <w:r>
        <w:t>Measurement Setup for Graphene Diodes</w:t>
      </w:r>
    </w:p>
    <w:p w:rsidR="00DA61C8" w:rsidRPr="00DA61C8" w:rsidRDefault="00DA61C8" w:rsidP="00DA61C8"/>
    <w:p w:rsidR="00CB6CDE" w:rsidRPr="00CB6CDE" w:rsidRDefault="00CB6CDE" w:rsidP="0098324C">
      <w:pPr>
        <w:pStyle w:val="Heading1"/>
      </w:pPr>
      <w:bookmarkStart w:id="31" w:name="_Ref489460016"/>
      <w:r>
        <w:lastRenderedPageBreak/>
        <w:t>Der</w:t>
      </w:r>
      <w:r w:rsidR="00DA61C8">
        <w:t>i</w:t>
      </w:r>
      <w:r>
        <w:t xml:space="preserve">vation of </w:t>
      </w:r>
      <w:r w:rsidR="00DA61C8">
        <w:t>the Current Coupling Coefficient in a Diffusive-Transport Graphene Coupler</w:t>
      </w:r>
      <w:bookmarkEnd w:id="31"/>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r w:rsidR="00E417FD">
        <w:fldChar w:fldCharType="begin"/>
      </w:r>
      <w:r w:rsidR="00E417FD">
        <w:instrText xml:space="preserve"> STYLEREF 1 \s </w:instrText>
      </w:r>
      <w:r w:rsidR="00E417FD">
        <w:fldChar w:fldCharType="separate"/>
      </w:r>
      <w:r w:rsidR="00E417FD">
        <w:rPr>
          <w:noProof/>
          <w:cs/>
        </w:rPr>
        <w:t>‎</w:t>
      </w:r>
      <w:r w:rsidR="00E417FD">
        <w:rPr>
          <w:noProof/>
        </w:rPr>
        <w:t>E</w:t>
      </w:r>
      <w:r w:rsidR="00E417FD">
        <w:fldChar w:fldCharType="end"/>
      </w:r>
      <w:r w:rsidR="00E417FD">
        <w:t>.</w:t>
      </w:r>
      <w:r w:rsidR="00E417FD">
        <w:fldChar w:fldCharType="begin"/>
      </w:r>
      <w:r w:rsidR="00E417FD">
        <w:instrText xml:space="preserve"> SEQ Figure \* ARABIC \s 1 </w:instrText>
      </w:r>
      <w:r w:rsidR="00E417FD">
        <w:fldChar w:fldCharType="separate"/>
      </w:r>
      <w:r w:rsidR="00E417FD">
        <w:rPr>
          <w:noProof/>
        </w:rPr>
        <w:t>1</w:t>
      </w:r>
      <w:r w:rsidR="00E417FD">
        <w:fldChar w:fldCharType="end"/>
      </w:r>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and the tunneling resistance coupling them is modelled using a distributed conductance with conductance per unit length g</w:t>
      </w:r>
      <w:r w:rsidRPr="00622FFA">
        <w:rPr>
          <w:vertAlign w:val="subscript"/>
        </w:rPr>
        <w:t>c</w:t>
      </w:r>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rsidR="007F279E">
        <w:t xml:space="preserve">Figure </w:t>
      </w:r>
      <w:r w:rsidR="007F279E">
        <w:rPr>
          <w:noProof/>
          <w:cs/>
        </w:rPr>
        <w:t>‎</w:t>
      </w:r>
      <w:r w:rsidR="007F279E">
        <w:rPr>
          <w:noProof/>
        </w:rPr>
        <w:t>5</w:t>
      </w:r>
      <w:r w:rsidR="007F279E">
        <w:t>.</w:t>
      </w:r>
      <w:r w:rsidR="007F279E">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i), we get:</w:t>
      </w:r>
    </w:p>
    <w:p w:rsidR="009B3CAC" w:rsidRPr="00B678FB" w:rsidRDefault="00D51D9A"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D51D9A"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D51D9A"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D51D9A"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D51D9A"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D51D9A"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32" w:name="_Ref489629451"/>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w:t>
            </w:r>
            <w:r w:rsidR="00FB52BB">
              <w:rPr>
                <w:noProof/>
              </w:rPr>
              <w:fldChar w:fldCharType="end"/>
            </w:r>
            <w:r>
              <w:t>)</w:t>
            </w:r>
            <w:bookmarkEnd w:id="32"/>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D51D9A"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D51D9A"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D51D9A"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D51D9A"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w:t>
            </w:r>
            <w:r w:rsidR="00FB52BB">
              <w:rPr>
                <w:noProof/>
              </w:rPr>
              <w:fldChar w:fldCharType="end"/>
            </w:r>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3</w:t>
            </w:r>
            <w:r w:rsidR="00FB52BB">
              <w:rPr>
                <w:noProof/>
              </w:rPr>
              <w:fldChar w:fldCharType="end"/>
            </w:r>
            <w:r>
              <w:t>)</w:t>
            </w:r>
          </w:p>
        </w:tc>
      </w:tr>
    </w:tbl>
    <w:p w:rsidR="004B1C44" w:rsidRDefault="004B1C44" w:rsidP="009B3CAC"/>
    <w:p w:rsidR="009B3CAC" w:rsidRDefault="009B3CAC" w:rsidP="009B3CAC">
      <w:pPr>
        <w:rPr>
          <w:rFonts w:eastAsiaTheme="minorEastAsia"/>
        </w:rPr>
      </w:pPr>
      <w:r>
        <w:rPr>
          <w:rFonts w:eastAsiaTheme="minorEastAsia"/>
        </w:rPr>
        <w:lastRenderedPageBreak/>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D51D9A"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33" w:name="_Ref48962945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4</w:t>
            </w:r>
            <w:r w:rsidR="00FB52BB">
              <w:rPr>
                <w:noProof/>
              </w:rPr>
              <w:fldChar w:fldCharType="end"/>
            </w:r>
            <w:r>
              <w:t>)</w:t>
            </w:r>
            <w:bookmarkEnd w:id="33"/>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D51D9A"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5</w:t>
            </w:r>
            <w:r w:rsidR="00FB52BB">
              <w:rPr>
                <w:noProof/>
              </w:rPr>
              <w:fldChar w:fldCharType="end"/>
            </w:r>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D51D9A"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34" w:name="_Ref48962959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6</w:t>
            </w:r>
            <w:r w:rsidR="00FB52BB">
              <w:rPr>
                <w:noProof/>
              </w:rPr>
              <w:fldChar w:fldCharType="end"/>
            </w:r>
            <w:r>
              <w:t>)</w:t>
            </w:r>
            <w:bookmarkEnd w:id="34"/>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D51D9A"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35" w:name="_Ref48946014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7</w:t>
            </w:r>
            <w:r w:rsidR="00FB52BB">
              <w:rPr>
                <w:noProof/>
              </w:rPr>
              <w:fldChar w:fldCharType="end"/>
            </w:r>
            <w:r>
              <w:t>)</w:t>
            </w:r>
            <w:bookmarkEnd w:id="35"/>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D51D9A"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D51D9A"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36" w:name="_Ref489631158"/>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8</w:t>
            </w:r>
            <w:r w:rsidR="00FB52BB">
              <w:rPr>
                <w:noProof/>
              </w:rPr>
              <w:fldChar w:fldCharType="end"/>
            </w:r>
            <w:r>
              <w:t>)</w:t>
            </w:r>
            <w:bookmarkEnd w:id="36"/>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D51D9A"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9</w:t>
            </w:r>
            <w:r w:rsidR="00FB52BB">
              <w:rPr>
                <w:noProof/>
              </w:rPr>
              <w:fldChar w:fldCharType="end"/>
            </w:r>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7F279E">
        <w:t>(</w:t>
      </w:r>
      <w:r w:rsidR="007F279E">
        <w:rPr>
          <w:noProof/>
          <w:cs/>
        </w:rPr>
        <w:t>‎</w:t>
      </w:r>
      <w:r w:rsidR="007F279E">
        <w:rPr>
          <w:noProof/>
        </w:rPr>
        <w:t>E</w:t>
      </w:r>
      <w:r w:rsidR="007F279E">
        <w:t>.</w:t>
      </w:r>
      <w:r w:rsidR="007F279E">
        <w:rPr>
          <w:noProof/>
        </w:rPr>
        <w:t>1</w:t>
      </w:r>
      <w:r w:rsidR="007F279E">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7F279E">
        <w:t>(</w:t>
      </w:r>
      <w:r w:rsidR="007F279E">
        <w:rPr>
          <w:noProof/>
          <w:cs/>
        </w:rPr>
        <w:t>‎</w:t>
      </w:r>
      <w:r w:rsidR="007F279E">
        <w:rPr>
          <w:noProof/>
        </w:rPr>
        <w:t>E</w:t>
      </w:r>
      <w:r w:rsidR="007F279E">
        <w:t>.</w:t>
      </w:r>
      <w:r w:rsidR="007F279E">
        <w:rPr>
          <w:noProof/>
        </w:rPr>
        <w:t>4</w:t>
      </w:r>
      <w:r w:rsidR="007F279E">
        <w:t>)</w:t>
      </w:r>
      <w:r w:rsidR="00877903">
        <w:fldChar w:fldCharType="end"/>
      </w:r>
      <w:r w:rsidR="00877903">
        <w:t xml:space="preserve"> </w:t>
      </w:r>
      <w:r w:rsidR="002D34A7">
        <w:t xml:space="preserve">can be solved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D51D9A"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0</w:t>
            </w:r>
            <w:r w:rsidR="00FB52BB">
              <w:rPr>
                <w:noProof/>
              </w:rPr>
              <w:fldChar w:fldCharType="end"/>
            </w:r>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rsidR="007F279E">
        <w:t>(</w:t>
      </w:r>
      <w:r w:rsidR="007F279E">
        <w:rPr>
          <w:noProof/>
          <w:cs/>
        </w:rPr>
        <w:t>‎</w:t>
      </w:r>
      <w:r w:rsidR="007F279E">
        <w:rPr>
          <w:noProof/>
        </w:rPr>
        <w:t>E</w:t>
      </w:r>
      <w:r w:rsidR="007F279E">
        <w:t>.</w:t>
      </w:r>
      <w:r w:rsidR="007F279E">
        <w:rPr>
          <w:noProof/>
        </w:rPr>
        <w:t>8</w:t>
      </w:r>
      <w:r w:rsidR="007F279E">
        <w:t>)</w:t>
      </w:r>
      <w:r>
        <w:fldChar w:fldCharType="end"/>
      </w:r>
      <w:r>
        <w:t xml:space="preserve"> serves as a Robin boundary condition relative the voltage to its derivative at the boundary. </w:t>
      </w:r>
      <w:r w:rsidR="009D2898">
        <w:t>Accordingly, the current system cannot be completely solved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letting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7F279E">
        <w:t>(</w:t>
      </w:r>
      <w:r w:rsidR="007F279E">
        <w:rPr>
          <w:noProof/>
          <w:cs/>
        </w:rPr>
        <w:t>‎</w:t>
      </w:r>
      <w:r w:rsidR="007F279E">
        <w:rPr>
          <w:noProof/>
        </w:rPr>
        <w:t>E</w:t>
      </w:r>
      <w:r w:rsidR="007F279E">
        <w:t>.</w:t>
      </w:r>
      <w:r w:rsidR="007F279E">
        <w:rPr>
          <w:noProof/>
        </w:rPr>
        <w:t>7</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D51D9A"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D51D9A"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37" w:name="_Ref489461056"/>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1</w:t>
            </w:r>
            <w:r w:rsidR="00FB52BB">
              <w:rPr>
                <w:noProof/>
              </w:rPr>
              <w:fldChar w:fldCharType="end"/>
            </w:r>
            <w:r>
              <w:t>)</w:t>
            </w:r>
            <w:bookmarkEnd w:id="37"/>
          </w:p>
        </w:tc>
      </w:tr>
    </w:tbl>
    <w:p w:rsidR="00CF4B11" w:rsidRDefault="00877903" w:rsidP="00384A49">
      <w:r>
        <w:lastRenderedPageBreak/>
        <w:t xml:space="preserve">From the current conservation equation </w:t>
      </w:r>
      <w:r>
        <w:fldChar w:fldCharType="begin"/>
      </w:r>
      <w:r>
        <w:instrText xml:space="preserve"> REF _Ref489629593 \h </w:instrText>
      </w:r>
      <w:r>
        <w:fldChar w:fldCharType="separate"/>
      </w:r>
      <w:r w:rsidR="007F279E">
        <w:t>(</w:t>
      </w:r>
      <w:r w:rsidR="007F279E">
        <w:rPr>
          <w:noProof/>
          <w:cs/>
        </w:rPr>
        <w:t>‎</w:t>
      </w:r>
      <w:r w:rsidR="007F279E">
        <w:rPr>
          <w:noProof/>
        </w:rPr>
        <w:t>E</w:t>
      </w:r>
      <w:r w:rsidR="007F279E">
        <w:t>.</w:t>
      </w:r>
      <w:r w:rsidR="007F279E">
        <w:rPr>
          <w:noProof/>
        </w:rPr>
        <w:t>6</w:t>
      </w:r>
      <w:r w:rsidR="007F279E">
        <w:t>)</w:t>
      </w:r>
      <w:r>
        <w:fldChar w:fldCharType="end"/>
      </w:r>
      <w:r>
        <w:t xml:space="preserve"> we obtain the requirement on the constant </w:t>
      </w:r>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rsidR="007F279E">
        <w:t>(</w:t>
      </w:r>
      <w:r w:rsidR="007F279E">
        <w:rPr>
          <w:noProof/>
          <w:cs/>
        </w:rPr>
        <w:t>‎</w:t>
      </w:r>
      <w:r w:rsidR="007F279E">
        <w:rPr>
          <w:noProof/>
        </w:rPr>
        <w:t>E</w:t>
      </w:r>
      <w:r w:rsidR="007F279E">
        <w:t>.</w:t>
      </w:r>
      <w:r w:rsidR="007F279E">
        <w:rPr>
          <w:noProof/>
        </w:rPr>
        <w:t>11</w:t>
      </w:r>
      <w:r w:rsidR="007F279E">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D51D9A"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D51D9A"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38" w:name="_Ref489461272"/>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2</w:t>
            </w:r>
            <w:r w:rsidR="00FB52BB">
              <w:rPr>
                <w:noProof/>
              </w:rPr>
              <w:fldChar w:fldCharType="end"/>
            </w:r>
            <w:r>
              <w:t>)</w:t>
            </w:r>
            <w:bookmarkEnd w:id="38"/>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D51D9A"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D51D9A"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3</w:t>
            </w:r>
            <w:r w:rsidR="00FB52BB">
              <w:rPr>
                <w:noProof/>
              </w:rPr>
              <w:fldChar w:fldCharType="end"/>
            </w:r>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7F279E">
        <w:t>(</w:t>
      </w:r>
      <w:r w:rsidR="007F279E">
        <w:rPr>
          <w:noProof/>
          <w:cs/>
        </w:rPr>
        <w:t>‎</w:t>
      </w:r>
      <w:r w:rsidR="007F279E">
        <w:rPr>
          <w:noProof/>
        </w:rPr>
        <w:t>E</w:t>
      </w:r>
      <w:r w:rsidR="007F279E">
        <w:t>.</w:t>
      </w:r>
      <w:r w:rsidR="007F279E">
        <w:rPr>
          <w:noProof/>
        </w:rPr>
        <w:t>8</w:t>
      </w:r>
      <w:r w:rsidR="007F279E">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D51D9A"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39" w:name="_Ref489632770"/>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4</w:t>
            </w:r>
            <w:r w:rsidR="00FB52BB">
              <w:rPr>
                <w:noProof/>
              </w:rPr>
              <w:fldChar w:fldCharType="end"/>
            </w:r>
            <w:r>
              <w:t>)</w:t>
            </w:r>
            <w:bookmarkEnd w:id="39"/>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r w:rsidR="00A27AB9">
        <w:t xml:space="preserve">while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7F279E">
        <w:t>(</w:t>
      </w:r>
      <w:r w:rsidR="007F279E">
        <w:rPr>
          <w:noProof/>
          <w:cs/>
        </w:rPr>
        <w:t>‎</w:t>
      </w:r>
      <w:r w:rsidR="007F279E">
        <w:rPr>
          <w:noProof/>
        </w:rPr>
        <w:t>E</w:t>
      </w:r>
      <w:r w:rsidR="007F279E">
        <w:t>.</w:t>
      </w:r>
      <w:r w:rsidR="007F279E">
        <w:rPr>
          <w:noProof/>
        </w:rPr>
        <w:t>14</w:t>
      </w:r>
      <w:r w:rsidR="007F279E">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D51D9A"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40" w:name="_Ref489633215"/>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5</w:t>
            </w:r>
            <w:r w:rsidR="00FB52BB">
              <w:rPr>
                <w:noProof/>
              </w:rPr>
              <w:fldChar w:fldCharType="end"/>
            </w:r>
            <w:r>
              <w:t>)</w:t>
            </w:r>
            <w:bookmarkEnd w:id="40"/>
          </w:p>
        </w:tc>
      </w:tr>
    </w:tbl>
    <w:p w:rsidR="00093835" w:rsidRDefault="00A8302B" w:rsidP="00093835">
      <w:r>
        <w:t xml:space="preserve">Equation </w:t>
      </w:r>
      <w:r>
        <w:fldChar w:fldCharType="begin"/>
      </w:r>
      <w:r>
        <w:instrText xml:space="preserve"> REF _Ref489633215 \h </w:instrText>
      </w:r>
      <w:r>
        <w:fldChar w:fldCharType="separate"/>
      </w:r>
      <w:r w:rsidR="007F279E">
        <w:t>(</w:t>
      </w:r>
      <w:r w:rsidR="007F279E">
        <w:rPr>
          <w:noProof/>
          <w:cs/>
        </w:rPr>
        <w:t>‎</w:t>
      </w:r>
      <w:r w:rsidR="007F279E">
        <w:rPr>
          <w:noProof/>
        </w:rPr>
        <w:t>E</w:t>
      </w:r>
      <w:r w:rsidR="007F279E">
        <w:t>.</w:t>
      </w:r>
      <w:r w:rsidR="007F279E">
        <w:rPr>
          <w:noProof/>
        </w:rPr>
        <w:t>15</w:t>
      </w:r>
      <w:r w:rsidR="007F279E">
        <w:t>)</w:t>
      </w:r>
      <w:r>
        <w:fldChar w:fldCharType="end"/>
      </w:r>
      <w:r>
        <w:t xml:space="preserve"> </w:t>
      </w:r>
      <w:r w:rsidR="003711D5">
        <w:t>can only be satisfied if D is also nulled</w:t>
      </w:r>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7F279E">
        <w:t>(</w:t>
      </w:r>
      <w:r w:rsidR="007F279E">
        <w:rPr>
          <w:noProof/>
          <w:cs/>
        </w:rPr>
        <w:t>‎</w:t>
      </w:r>
      <w:r w:rsidR="007F279E">
        <w:rPr>
          <w:noProof/>
        </w:rPr>
        <w:t>E</w:t>
      </w:r>
      <w:r w:rsidR="007F279E">
        <w:t>.</w:t>
      </w:r>
      <w:r w:rsidR="007F279E">
        <w:rPr>
          <w:noProof/>
        </w:rPr>
        <w:t>14</w:t>
      </w:r>
      <w:r w:rsidR="007F279E">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41" w:name="_Ref489636112"/>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6</w:t>
            </w:r>
            <w:r w:rsidR="00FB52BB">
              <w:rPr>
                <w:noProof/>
              </w:rPr>
              <w:fldChar w:fldCharType="end"/>
            </w:r>
            <w:r>
              <w:t>)</w:t>
            </w:r>
            <w:bookmarkEnd w:id="41"/>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7F279E">
        <w:t>(</w:t>
      </w:r>
      <w:r w:rsidR="007F279E">
        <w:rPr>
          <w:noProof/>
          <w:cs/>
        </w:rPr>
        <w:t>‎</w:t>
      </w:r>
      <w:r w:rsidR="007F279E">
        <w:rPr>
          <w:noProof/>
        </w:rPr>
        <w:t>E</w:t>
      </w:r>
      <w:r w:rsidR="007F279E">
        <w:t>.</w:t>
      </w:r>
      <w:r w:rsidR="007F279E">
        <w:rPr>
          <w:noProof/>
        </w:rPr>
        <w:t>16</w:t>
      </w:r>
      <w:r w:rsidR="007F279E">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D51D9A"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D51D9A"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42" w:name="_Ref489696396"/>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7</w:t>
            </w:r>
            <w:r w:rsidR="00FB52BB">
              <w:rPr>
                <w:noProof/>
              </w:rPr>
              <w:fldChar w:fldCharType="end"/>
            </w:r>
            <w:r>
              <w:t>)</w:t>
            </w:r>
            <w:bookmarkEnd w:id="42"/>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D51D9A"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D51D9A"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43" w:name="_Ref489696403"/>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8</w:t>
            </w:r>
            <w:r w:rsidR="00FB52BB">
              <w:rPr>
                <w:noProof/>
              </w:rPr>
              <w:fldChar w:fldCharType="end"/>
            </w:r>
            <w:r>
              <w:t>)</w:t>
            </w:r>
            <w:bookmarkEnd w:id="43"/>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7F279E">
        <w:t>(</w:t>
      </w:r>
      <w:r w:rsidR="007F279E">
        <w:rPr>
          <w:noProof/>
          <w:cs/>
        </w:rPr>
        <w:t>‎</w:t>
      </w:r>
      <w:r w:rsidR="007F279E">
        <w:rPr>
          <w:noProof/>
        </w:rPr>
        <w:t>E</w:t>
      </w:r>
      <w:r w:rsidR="007F279E">
        <w:t>.</w:t>
      </w:r>
      <w:r w:rsidR="007F279E">
        <w:rPr>
          <w:noProof/>
        </w:rPr>
        <w:t>16</w:t>
      </w:r>
      <w:r w:rsidR="007F279E">
        <w:t>)</w:t>
      </w:r>
      <w:r w:rsidR="000216B4">
        <w:fldChar w:fldCharType="end"/>
      </w:r>
      <w:r w:rsidR="000216B4">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D51D9A"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19</w:t>
            </w:r>
            <w:r w:rsidR="00FB52BB">
              <w:rPr>
                <w:noProof/>
              </w:rPr>
              <w:fldChar w:fldCharType="end"/>
            </w:r>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rsidR="007F279E">
        <w:t>(</w:t>
      </w:r>
      <w:r w:rsidR="007F279E">
        <w:rPr>
          <w:noProof/>
          <w:cs/>
        </w:rPr>
        <w:t>‎</w:t>
      </w:r>
      <w:r w:rsidR="007F279E">
        <w:rPr>
          <w:noProof/>
        </w:rPr>
        <w:t>E</w:t>
      </w:r>
      <w:r w:rsidR="007F279E">
        <w:t>.</w:t>
      </w:r>
      <w:r w:rsidR="007F279E">
        <w:rPr>
          <w:noProof/>
        </w:rPr>
        <w:t>17</w:t>
      </w:r>
      <w:r w:rsidR="007F279E">
        <w:t>)</w:t>
      </w:r>
      <w:r>
        <w:fldChar w:fldCharType="end"/>
      </w:r>
      <w:r>
        <w:t xml:space="preserve"> and Equation </w:t>
      </w:r>
      <w:r>
        <w:fldChar w:fldCharType="begin"/>
      </w:r>
      <w:r>
        <w:instrText xml:space="preserve"> REF _Ref489696403 \h </w:instrText>
      </w:r>
      <w:r>
        <w:fldChar w:fldCharType="separate"/>
      </w:r>
      <w:r w:rsidR="007F279E">
        <w:t>(</w:t>
      </w:r>
      <w:r w:rsidR="007F279E">
        <w:rPr>
          <w:noProof/>
          <w:cs/>
        </w:rPr>
        <w:t>‎</w:t>
      </w:r>
      <w:r w:rsidR="007F279E">
        <w:rPr>
          <w:noProof/>
        </w:rPr>
        <w:t>E</w:t>
      </w:r>
      <w:r w:rsidR="007F279E">
        <w:t>.</w:t>
      </w:r>
      <w:r w:rsidR="007F279E">
        <w:rPr>
          <w:noProof/>
        </w:rPr>
        <w:t>18</w:t>
      </w:r>
      <w:r w:rsidR="007F279E">
        <w:t>)</w:t>
      </w:r>
      <w:r>
        <w:fldChar w:fldCharType="end"/>
      </w:r>
      <w:r>
        <w:t xml:space="preserve"> can be neglected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D51D9A"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D51D9A"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0</w:t>
            </w:r>
            <w:r w:rsidR="00FB52BB">
              <w:rPr>
                <w:noProof/>
              </w:rPr>
              <w:fldChar w:fldCharType="end"/>
            </w:r>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D51D9A"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D51D9A"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44" w:name="_Ref489711640"/>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1</w:t>
            </w:r>
            <w:r w:rsidR="00FB52BB">
              <w:rPr>
                <w:noProof/>
              </w:rPr>
              <w:fldChar w:fldCharType="end"/>
            </w:r>
            <w:r>
              <w:t>)</w:t>
            </w:r>
            <w:bookmarkEnd w:id="44"/>
          </w:p>
        </w:tc>
      </w:tr>
    </w:tbl>
    <w:p w:rsidR="002A4EEA" w:rsidRDefault="002A4EEA" w:rsidP="0017218B">
      <w:r>
        <w:t xml:space="preserve">A useful approximation that simplifies the analysis considerably is to assum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rsidR="007F279E">
        <w:t>(</w:t>
      </w:r>
      <w:r w:rsidR="007F279E">
        <w:rPr>
          <w:noProof/>
          <w:cs/>
        </w:rPr>
        <w:t>‎</w:t>
      </w:r>
      <w:r w:rsidR="007F279E">
        <w:rPr>
          <w:noProof/>
        </w:rPr>
        <w:t>E</w:t>
      </w:r>
      <w:r w:rsidR="007F279E">
        <w:t>.</w:t>
      </w:r>
      <w:r w:rsidR="007F279E">
        <w:rPr>
          <w:noProof/>
        </w:rPr>
        <w:t>21</w:t>
      </w:r>
      <w:r w:rsidR="007F279E">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D51D9A"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D51D9A"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45" w:name="_Ref489712058"/>
            <w:r>
              <w:lastRenderedPageBreak/>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2</w:t>
            </w:r>
            <w:r w:rsidR="00FB52BB">
              <w:rPr>
                <w:noProof/>
              </w:rPr>
              <w:fldChar w:fldCharType="end"/>
            </w:r>
            <w:r>
              <w:t>)</w:t>
            </w:r>
            <w:bookmarkEnd w:id="45"/>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rsidR="007F279E">
        <w:t>(</w:t>
      </w:r>
      <w:r w:rsidR="007F279E">
        <w:rPr>
          <w:noProof/>
          <w:cs/>
        </w:rPr>
        <w:t>‎</w:t>
      </w:r>
      <w:r w:rsidR="007F279E">
        <w:rPr>
          <w:noProof/>
        </w:rPr>
        <w:t>E</w:t>
      </w:r>
      <w:r w:rsidR="007F279E">
        <w:t>.</w:t>
      </w:r>
      <w:r w:rsidR="007F279E">
        <w:rPr>
          <w:noProof/>
        </w:rPr>
        <w:t>22</w:t>
      </w:r>
      <w:r w:rsidR="007F279E">
        <w:t>)</w:t>
      </w:r>
      <w:r>
        <w:fldChar w:fldCharType="end"/>
      </w:r>
      <w:r>
        <w:t xml:space="preserve"> demonstrates the behavior of the coupler under the matching approximation, while neglecting </w:t>
      </w: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of </w:t>
      </w:r>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cas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D51D9A"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3</w:t>
            </w:r>
            <w:r w:rsidR="00FB52BB">
              <w:rPr>
                <w:noProof/>
              </w:rPr>
              <w:fldChar w:fldCharType="end"/>
            </w:r>
            <w:r>
              <w:t>)</w:t>
            </w:r>
          </w:p>
        </w:tc>
      </w:tr>
    </w:tbl>
    <w:p w:rsidR="00F222A7" w:rsidRPr="009B3CAC" w:rsidRDefault="00F222A7" w:rsidP="00F222A7">
      <w:r>
        <w:t xml:space="preserve">In the limit when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D51D9A"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r w:rsidR="00FB52BB">
              <w:fldChar w:fldCharType="begin"/>
            </w:r>
            <w:r w:rsidR="00FB52BB">
              <w:instrText xml:space="preserve"> STYLEREF 1 \s </w:instrText>
            </w:r>
            <w:r w:rsidR="00FB52BB">
              <w:fldChar w:fldCharType="separate"/>
            </w:r>
            <w:r w:rsidR="007F279E">
              <w:rPr>
                <w:noProof/>
                <w:cs/>
              </w:rPr>
              <w:t>‎</w:t>
            </w:r>
            <w:r w:rsidR="007F279E">
              <w:rPr>
                <w:noProof/>
              </w:rPr>
              <w:t>E</w:t>
            </w:r>
            <w:r w:rsidR="00FB52BB">
              <w:rPr>
                <w:noProof/>
              </w:rPr>
              <w:fldChar w:fldCharType="end"/>
            </w:r>
            <w:r>
              <w:t>.</w:t>
            </w:r>
            <w:r w:rsidR="00FB52BB">
              <w:fldChar w:fldCharType="begin"/>
            </w:r>
            <w:r w:rsidR="00FB52BB">
              <w:instrText xml:space="preserve"> SEQ Equation \* ARABIC \s 1 </w:instrText>
            </w:r>
            <w:r w:rsidR="00FB52BB">
              <w:fldChar w:fldCharType="separate"/>
            </w:r>
            <w:r w:rsidR="007F279E">
              <w:rPr>
                <w:noProof/>
              </w:rPr>
              <w:t>24</w:t>
            </w:r>
            <w:r w:rsidR="00FB52BB">
              <w:rPr>
                <w:noProof/>
              </w:rPr>
              <w:fldChar w:fldCharType="end"/>
            </w:r>
            <w:r>
              <w:t>)</w:t>
            </w:r>
          </w:p>
        </w:tc>
      </w:tr>
    </w:tbl>
    <w:p w:rsidR="00F222A7" w:rsidRPr="009B3CAC" w:rsidRDefault="00F222A7" w:rsidP="00F222A7">
      <w:pPr>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7286" w:rsidRDefault="00557286" w:rsidP="0020417A">
      <w:r>
        <w:separator/>
      </w:r>
    </w:p>
  </w:endnote>
  <w:endnote w:type="continuationSeparator" w:id="0">
    <w:p w:rsidR="00557286" w:rsidRDefault="00557286"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D51D9A" w:rsidRDefault="00D51D9A">
        <w:pPr>
          <w:pStyle w:val="Footer"/>
          <w:jc w:val="center"/>
        </w:pPr>
        <w:r>
          <w:fldChar w:fldCharType="begin"/>
        </w:r>
        <w:r w:rsidRPr="001F6458">
          <w:instrText xml:space="preserve"> PAGE   \* MERGEFORMAT </w:instrText>
        </w:r>
        <w:r>
          <w:fldChar w:fldCharType="separate"/>
        </w:r>
        <w:r w:rsidR="00567668">
          <w:rPr>
            <w:noProof/>
          </w:rPr>
          <w:t>29</w:t>
        </w:r>
        <w:r>
          <w:rPr>
            <w:noProof/>
          </w:rPr>
          <w:fldChar w:fldCharType="end"/>
        </w:r>
      </w:p>
    </w:sdtContent>
  </w:sdt>
  <w:p w:rsidR="00D51D9A" w:rsidRDefault="00D51D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1D9A" w:rsidRDefault="00D51D9A">
    <w:pPr>
      <w:pStyle w:val="Footer"/>
      <w:jc w:val="center"/>
    </w:pPr>
  </w:p>
  <w:p w:rsidR="00D51D9A" w:rsidRDefault="00D51D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D51D9A" w:rsidRDefault="00D51D9A">
        <w:pPr>
          <w:pStyle w:val="Footer"/>
          <w:jc w:val="center"/>
        </w:pPr>
        <w:r>
          <w:fldChar w:fldCharType="begin"/>
        </w:r>
        <w:r w:rsidRPr="008D38F9">
          <w:instrText xml:space="preserve"> PAGE   \* MERGEFORMAT </w:instrText>
        </w:r>
        <w:r>
          <w:fldChar w:fldCharType="separate"/>
        </w:r>
        <w:r w:rsidR="00624B92">
          <w:rPr>
            <w:noProof/>
          </w:rPr>
          <w:t>25</w:t>
        </w:r>
        <w:r>
          <w:rPr>
            <w:noProof/>
          </w:rPr>
          <w:fldChar w:fldCharType="end"/>
        </w:r>
      </w:p>
    </w:sdtContent>
  </w:sdt>
  <w:p w:rsidR="00D51D9A" w:rsidRDefault="00D51D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7286" w:rsidRDefault="00557286" w:rsidP="0020417A">
      <w:r>
        <w:separator/>
      </w:r>
    </w:p>
  </w:footnote>
  <w:footnote w:type="continuationSeparator" w:id="0">
    <w:p w:rsidR="00557286" w:rsidRDefault="00557286"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E6C88"/>
    <w:multiLevelType w:val="hybridMultilevel"/>
    <w:tmpl w:val="1ED4175E"/>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94A019E"/>
    <w:multiLevelType w:val="multilevel"/>
    <w:tmpl w:val="F3D25E1E"/>
    <w:numStyleLink w:val="HeadingsStyle"/>
  </w:abstractNum>
  <w:abstractNum w:abstractNumId="2"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3" w15:restartNumberingAfterBreak="0">
    <w:nsid w:val="1726314B"/>
    <w:multiLevelType w:val="hybridMultilevel"/>
    <w:tmpl w:val="A18CDF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194941E4"/>
    <w:multiLevelType w:val="hybridMultilevel"/>
    <w:tmpl w:val="FE2C98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1142C93"/>
    <w:multiLevelType w:val="multilevel"/>
    <w:tmpl w:val="99142690"/>
    <w:numStyleLink w:val="AppendixStyle"/>
  </w:abstractNum>
  <w:abstractNum w:abstractNumId="7" w15:restartNumberingAfterBreak="0">
    <w:nsid w:val="2F7E2E7E"/>
    <w:multiLevelType w:val="multilevel"/>
    <w:tmpl w:val="CD5A7AA6"/>
    <w:lvl w:ilvl="0">
      <w:start w:val="1"/>
      <w:numFmt w:val="upperLetter"/>
      <w:pStyle w:val="Heading1"/>
      <w:lvlText w:val="Appendix %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8" w15:restartNumberingAfterBreak="0">
    <w:nsid w:val="2FF1601B"/>
    <w:multiLevelType w:val="hybridMultilevel"/>
    <w:tmpl w:val="5EE8499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B37B31"/>
    <w:multiLevelType w:val="hybridMultilevel"/>
    <w:tmpl w:val="9B64C796"/>
    <w:lvl w:ilvl="0" w:tplc="0409000F">
      <w:start w:val="1"/>
      <w:numFmt w:val="decimal"/>
      <w:lvlText w:val="%1."/>
      <w:lvlJc w:val="left"/>
      <w:pPr>
        <w:ind w:left="1139" w:hanging="360"/>
      </w:pPr>
    </w:lvl>
    <w:lvl w:ilvl="1" w:tplc="04090019" w:tentative="1">
      <w:start w:val="1"/>
      <w:numFmt w:val="lowerLetter"/>
      <w:lvlText w:val="%2."/>
      <w:lvlJc w:val="left"/>
      <w:pPr>
        <w:ind w:left="1859" w:hanging="360"/>
      </w:pPr>
    </w:lvl>
    <w:lvl w:ilvl="2" w:tplc="0409001B" w:tentative="1">
      <w:start w:val="1"/>
      <w:numFmt w:val="lowerRoman"/>
      <w:lvlText w:val="%3."/>
      <w:lvlJc w:val="right"/>
      <w:pPr>
        <w:ind w:left="2579" w:hanging="180"/>
      </w:pPr>
    </w:lvl>
    <w:lvl w:ilvl="3" w:tplc="0409000F" w:tentative="1">
      <w:start w:val="1"/>
      <w:numFmt w:val="decimal"/>
      <w:lvlText w:val="%4."/>
      <w:lvlJc w:val="left"/>
      <w:pPr>
        <w:ind w:left="3299" w:hanging="360"/>
      </w:pPr>
    </w:lvl>
    <w:lvl w:ilvl="4" w:tplc="04090019" w:tentative="1">
      <w:start w:val="1"/>
      <w:numFmt w:val="lowerLetter"/>
      <w:lvlText w:val="%5."/>
      <w:lvlJc w:val="left"/>
      <w:pPr>
        <w:ind w:left="4019" w:hanging="360"/>
      </w:pPr>
    </w:lvl>
    <w:lvl w:ilvl="5" w:tplc="0409001B" w:tentative="1">
      <w:start w:val="1"/>
      <w:numFmt w:val="lowerRoman"/>
      <w:lvlText w:val="%6."/>
      <w:lvlJc w:val="right"/>
      <w:pPr>
        <w:ind w:left="4739" w:hanging="180"/>
      </w:pPr>
    </w:lvl>
    <w:lvl w:ilvl="6" w:tplc="0409000F" w:tentative="1">
      <w:start w:val="1"/>
      <w:numFmt w:val="decimal"/>
      <w:lvlText w:val="%7."/>
      <w:lvlJc w:val="left"/>
      <w:pPr>
        <w:ind w:left="5459" w:hanging="360"/>
      </w:pPr>
    </w:lvl>
    <w:lvl w:ilvl="7" w:tplc="04090019" w:tentative="1">
      <w:start w:val="1"/>
      <w:numFmt w:val="lowerLetter"/>
      <w:lvlText w:val="%8."/>
      <w:lvlJc w:val="left"/>
      <w:pPr>
        <w:ind w:left="6179" w:hanging="360"/>
      </w:pPr>
    </w:lvl>
    <w:lvl w:ilvl="8" w:tplc="0409001B" w:tentative="1">
      <w:start w:val="1"/>
      <w:numFmt w:val="lowerRoman"/>
      <w:lvlText w:val="%9."/>
      <w:lvlJc w:val="right"/>
      <w:pPr>
        <w:ind w:left="6899" w:hanging="180"/>
      </w:pPr>
    </w:lvl>
  </w:abstractNum>
  <w:abstractNum w:abstractNumId="10" w15:restartNumberingAfterBreak="0">
    <w:nsid w:val="3E812B7E"/>
    <w:multiLevelType w:val="hybridMultilevel"/>
    <w:tmpl w:val="727C84BC"/>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abstractNum w:abstractNumId="12" w15:restartNumberingAfterBreak="0">
    <w:nsid w:val="60660365"/>
    <w:multiLevelType w:val="hybridMultilevel"/>
    <w:tmpl w:val="D00849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A2730A"/>
    <w:multiLevelType w:val="hybridMultilevel"/>
    <w:tmpl w:val="F5B4C50E"/>
    <w:lvl w:ilvl="0" w:tplc="04090001">
      <w:start w:val="1"/>
      <w:numFmt w:val="bullet"/>
      <w:lvlText w:val=""/>
      <w:lvlJc w:val="left"/>
      <w:pPr>
        <w:ind w:left="1080" w:hanging="360"/>
      </w:pPr>
      <w:rPr>
        <w:rFonts w:ascii="Symbol" w:hAnsi="Symbol" w:hint="default"/>
      </w:rPr>
    </w:lvl>
    <w:lvl w:ilvl="1" w:tplc="0409000F">
      <w:start w:val="1"/>
      <w:numFmt w:val="decimal"/>
      <w:lvlText w:val="%2."/>
      <w:lvlJc w:val="left"/>
      <w:pPr>
        <w:ind w:left="1800" w:hanging="360"/>
      </w:pPr>
      <w:rPr>
        <w:rFont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11"/>
  </w:num>
  <w:num w:numId="4">
    <w:abstractNumId w:val="6"/>
  </w:num>
  <w:num w:numId="5">
    <w:abstractNumId w:val="1"/>
    <w:lvlOverride w:ilvl="0">
      <w:lvl w:ilvl="0">
        <w:start w:val="1"/>
        <w:numFmt w:val="decimal"/>
        <w:lvlText w:val="%1)"/>
        <w:lvlJc w:val="left"/>
        <w:pPr>
          <w:ind w:left="360" w:hanging="360"/>
        </w:pPr>
        <w:rPr>
          <w:rFonts w:hint="default"/>
        </w:rPr>
      </w:lvl>
    </w:lvlOverride>
    <w:lvlOverride w:ilvl="1">
      <w:lvl w:ilvl="1">
        <w:start w:val="1"/>
        <w:numFmt w:val="decimal"/>
        <w:pStyle w:val="Heading2"/>
        <w:lvlText w:val="%1.%2."/>
        <w:lvlJc w:val="left"/>
        <w:pPr>
          <w:ind w:left="0" w:firstLine="0"/>
        </w:pPr>
        <w:rPr>
          <w:rFonts w:hint="default"/>
        </w:rPr>
      </w:lvl>
    </w:lvlOverride>
    <w:lvlOverride w:ilvl="2">
      <w:lvl w:ilvl="2">
        <w:start w:val="1"/>
        <w:numFmt w:val="decimal"/>
        <w:pStyle w:val="Heading3"/>
        <w:suff w:val="space"/>
        <w:lvlText w:val="%1.%2.%3."/>
        <w:lvlJc w:val="left"/>
        <w:pPr>
          <w:ind w:left="360" w:firstLine="0"/>
        </w:pPr>
        <w:rPr>
          <w:rFonts w:hint="default"/>
        </w:rPr>
      </w:lvl>
    </w:lvlOverride>
    <w:lvlOverride w:ilvl="3">
      <w:lvl w:ilvl="3">
        <w:start w:val="1"/>
        <w:numFmt w:val="decimal"/>
        <w:isLgl/>
        <w:lvlText w:val="%1.%2.%3.%4."/>
        <w:lvlJc w:val="left"/>
        <w:pPr>
          <w:ind w:left="720" w:firstLine="0"/>
        </w:pPr>
        <w:rPr>
          <w:rFonts w:hint="default"/>
        </w:rPr>
      </w:lvl>
    </w:lvlOverride>
    <w:lvlOverride w:ilvl="4">
      <w:lvl w:ilvl="4">
        <w:start w:val="1"/>
        <w:numFmt w:val="lowerLetter"/>
        <w:lvlText w:val="%5."/>
        <w:lvlJc w:val="left"/>
        <w:pPr>
          <w:ind w:left="1080" w:firstLine="0"/>
        </w:pPr>
        <w:rPr>
          <w:rFonts w:hint="default"/>
        </w:rPr>
      </w:lvl>
    </w:lvlOverride>
    <w:lvlOverride w:ilvl="5">
      <w:lvl w:ilvl="5">
        <w:start w:val="1"/>
        <w:numFmt w:val="lowerRoman"/>
        <w:lvlText w:val="%6."/>
        <w:lvlJc w:val="left"/>
        <w:pPr>
          <w:ind w:left="1440" w:firstLine="0"/>
        </w:pPr>
        <w:rPr>
          <w:rFonts w:hint="default"/>
        </w:rPr>
      </w:lvl>
    </w:lvlOverride>
    <w:lvlOverride w:ilvl="6">
      <w:lvl w:ilvl="6">
        <w:start w:val="1"/>
        <w:numFmt w:val="decimal"/>
        <w:lvlText w:val="%7."/>
        <w:lvlJc w:val="left"/>
        <w:pPr>
          <w:ind w:left="1800" w:firstLine="0"/>
        </w:pPr>
        <w:rPr>
          <w:rFonts w:hint="default"/>
        </w:rPr>
      </w:lvl>
    </w:lvlOverride>
    <w:lvlOverride w:ilvl="7">
      <w:lvl w:ilvl="7">
        <w:start w:val="1"/>
        <w:numFmt w:val="lowerLetter"/>
        <w:lvlText w:val="%8."/>
        <w:lvlJc w:val="left"/>
        <w:pPr>
          <w:ind w:left="2160" w:firstLine="0"/>
        </w:pPr>
        <w:rPr>
          <w:rFonts w:hint="default"/>
        </w:rPr>
      </w:lvl>
    </w:lvlOverride>
    <w:lvlOverride w:ilvl="8">
      <w:lvl w:ilvl="8">
        <w:start w:val="1"/>
        <w:numFmt w:val="lowerRoman"/>
        <w:lvlText w:val="%9."/>
        <w:lvlJc w:val="right"/>
        <w:pPr>
          <w:ind w:left="2520" w:firstLine="0"/>
        </w:pPr>
        <w:rPr>
          <w:rFonts w:hint="default"/>
        </w:rPr>
      </w:lvl>
    </w:lvlOverride>
  </w:num>
  <w:num w:numId="6">
    <w:abstractNumId w:val="7"/>
  </w:num>
  <w:num w:numId="7">
    <w:abstractNumId w:val="7"/>
  </w:num>
  <w:num w:numId="8">
    <w:abstractNumId w:val="7"/>
  </w:num>
  <w:num w:numId="9">
    <w:abstractNumId w:val="13"/>
  </w:num>
  <w:num w:numId="10">
    <w:abstractNumId w:val="0"/>
  </w:num>
  <w:num w:numId="11">
    <w:abstractNumId w:val="10"/>
  </w:num>
  <w:num w:numId="12">
    <w:abstractNumId w:val="8"/>
  </w:num>
  <w:num w:numId="13">
    <w:abstractNumId w:val="3"/>
  </w:num>
  <w:num w:numId="14">
    <w:abstractNumId w:val="5"/>
  </w:num>
  <w:num w:numId="15">
    <w:abstractNumId w:val="9"/>
  </w:num>
  <w:num w:numId="16">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06A98"/>
    <w:rsid w:val="00007766"/>
    <w:rsid w:val="000104F8"/>
    <w:rsid w:val="00010869"/>
    <w:rsid w:val="0001289F"/>
    <w:rsid w:val="000146B7"/>
    <w:rsid w:val="00015C36"/>
    <w:rsid w:val="00020FDF"/>
    <w:rsid w:val="000216B4"/>
    <w:rsid w:val="00025D09"/>
    <w:rsid w:val="000303CB"/>
    <w:rsid w:val="00031C26"/>
    <w:rsid w:val="0003301E"/>
    <w:rsid w:val="00034C0B"/>
    <w:rsid w:val="00040400"/>
    <w:rsid w:val="00042F28"/>
    <w:rsid w:val="0004531A"/>
    <w:rsid w:val="00045D15"/>
    <w:rsid w:val="00046126"/>
    <w:rsid w:val="00051E7B"/>
    <w:rsid w:val="00052ACA"/>
    <w:rsid w:val="00056AE4"/>
    <w:rsid w:val="00060C19"/>
    <w:rsid w:val="00070314"/>
    <w:rsid w:val="0008289B"/>
    <w:rsid w:val="000831BB"/>
    <w:rsid w:val="00090E11"/>
    <w:rsid w:val="000926E6"/>
    <w:rsid w:val="00093835"/>
    <w:rsid w:val="000A181A"/>
    <w:rsid w:val="000B2A86"/>
    <w:rsid w:val="000B4B2F"/>
    <w:rsid w:val="000B4B67"/>
    <w:rsid w:val="000B4BD5"/>
    <w:rsid w:val="000B65EB"/>
    <w:rsid w:val="000C3860"/>
    <w:rsid w:val="000C571B"/>
    <w:rsid w:val="000C5A8F"/>
    <w:rsid w:val="000C68AF"/>
    <w:rsid w:val="000D27F1"/>
    <w:rsid w:val="000D362B"/>
    <w:rsid w:val="000D4103"/>
    <w:rsid w:val="000D5131"/>
    <w:rsid w:val="000D5B6D"/>
    <w:rsid w:val="000D635E"/>
    <w:rsid w:val="000E04CA"/>
    <w:rsid w:val="000E27C3"/>
    <w:rsid w:val="000E7D92"/>
    <w:rsid w:val="000F01A7"/>
    <w:rsid w:val="000F326E"/>
    <w:rsid w:val="000F4B7F"/>
    <w:rsid w:val="000F50BA"/>
    <w:rsid w:val="000F68F5"/>
    <w:rsid w:val="001034D3"/>
    <w:rsid w:val="00107154"/>
    <w:rsid w:val="001179B7"/>
    <w:rsid w:val="001279CB"/>
    <w:rsid w:val="00137E21"/>
    <w:rsid w:val="00137E2F"/>
    <w:rsid w:val="00142BC6"/>
    <w:rsid w:val="00145DB2"/>
    <w:rsid w:val="00152DBE"/>
    <w:rsid w:val="0016240D"/>
    <w:rsid w:val="00163F32"/>
    <w:rsid w:val="00164EBD"/>
    <w:rsid w:val="001714C7"/>
    <w:rsid w:val="001714C9"/>
    <w:rsid w:val="00171964"/>
    <w:rsid w:val="0017218B"/>
    <w:rsid w:val="00190CA1"/>
    <w:rsid w:val="00196857"/>
    <w:rsid w:val="00197F0B"/>
    <w:rsid w:val="001A1589"/>
    <w:rsid w:val="001B305A"/>
    <w:rsid w:val="001B5E56"/>
    <w:rsid w:val="001B762C"/>
    <w:rsid w:val="001C17EF"/>
    <w:rsid w:val="001C21EB"/>
    <w:rsid w:val="001C43A8"/>
    <w:rsid w:val="001D7D98"/>
    <w:rsid w:val="001E1878"/>
    <w:rsid w:val="001E29F8"/>
    <w:rsid w:val="001E5714"/>
    <w:rsid w:val="001F6458"/>
    <w:rsid w:val="001F6D22"/>
    <w:rsid w:val="00201FA7"/>
    <w:rsid w:val="00202FF1"/>
    <w:rsid w:val="00203FBC"/>
    <w:rsid w:val="0020417A"/>
    <w:rsid w:val="00204200"/>
    <w:rsid w:val="00207747"/>
    <w:rsid w:val="00210F6E"/>
    <w:rsid w:val="0021181A"/>
    <w:rsid w:val="00213AA6"/>
    <w:rsid w:val="00216129"/>
    <w:rsid w:val="002204F7"/>
    <w:rsid w:val="00226150"/>
    <w:rsid w:val="00230FC7"/>
    <w:rsid w:val="00234950"/>
    <w:rsid w:val="002360C5"/>
    <w:rsid w:val="0023706A"/>
    <w:rsid w:val="00241941"/>
    <w:rsid w:val="00252A7E"/>
    <w:rsid w:val="002549CE"/>
    <w:rsid w:val="0026222D"/>
    <w:rsid w:val="002625F2"/>
    <w:rsid w:val="00271F05"/>
    <w:rsid w:val="002726DC"/>
    <w:rsid w:val="0027371F"/>
    <w:rsid w:val="002746DB"/>
    <w:rsid w:val="0028320A"/>
    <w:rsid w:val="002912E2"/>
    <w:rsid w:val="00295EF6"/>
    <w:rsid w:val="00296947"/>
    <w:rsid w:val="002A0EE6"/>
    <w:rsid w:val="002A4EEA"/>
    <w:rsid w:val="002A531E"/>
    <w:rsid w:val="002A7826"/>
    <w:rsid w:val="002B1918"/>
    <w:rsid w:val="002B2C5B"/>
    <w:rsid w:val="002B34D8"/>
    <w:rsid w:val="002B4172"/>
    <w:rsid w:val="002B6276"/>
    <w:rsid w:val="002B6F2F"/>
    <w:rsid w:val="002C0128"/>
    <w:rsid w:val="002C77AB"/>
    <w:rsid w:val="002D0F8D"/>
    <w:rsid w:val="002D17DE"/>
    <w:rsid w:val="002D34A7"/>
    <w:rsid w:val="002D384C"/>
    <w:rsid w:val="002D6C6B"/>
    <w:rsid w:val="002E48D0"/>
    <w:rsid w:val="002F601F"/>
    <w:rsid w:val="002F626A"/>
    <w:rsid w:val="002F690F"/>
    <w:rsid w:val="003055D0"/>
    <w:rsid w:val="003124C8"/>
    <w:rsid w:val="00314EFC"/>
    <w:rsid w:val="00316265"/>
    <w:rsid w:val="0031648C"/>
    <w:rsid w:val="003222B5"/>
    <w:rsid w:val="00324ABF"/>
    <w:rsid w:val="0032739E"/>
    <w:rsid w:val="003321AE"/>
    <w:rsid w:val="00332E97"/>
    <w:rsid w:val="00335023"/>
    <w:rsid w:val="0034034B"/>
    <w:rsid w:val="0034041E"/>
    <w:rsid w:val="00340A53"/>
    <w:rsid w:val="00342E43"/>
    <w:rsid w:val="00344037"/>
    <w:rsid w:val="0034515D"/>
    <w:rsid w:val="00345579"/>
    <w:rsid w:val="00362C47"/>
    <w:rsid w:val="00364051"/>
    <w:rsid w:val="00367B52"/>
    <w:rsid w:val="00370688"/>
    <w:rsid w:val="003711D5"/>
    <w:rsid w:val="003719AA"/>
    <w:rsid w:val="003776C4"/>
    <w:rsid w:val="003800CF"/>
    <w:rsid w:val="00381C7C"/>
    <w:rsid w:val="0038205F"/>
    <w:rsid w:val="00382948"/>
    <w:rsid w:val="00384A49"/>
    <w:rsid w:val="003910AB"/>
    <w:rsid w:val="00395BC0"/>
    <w:rsid w:val="00397AC5"/>
    <w:rsid w:val="003A3A96"/>
    <w:rsid w:val="003A5315"/>
    <w:rsid w:val="003A75DB"/>
    <w:rsid w:val="003B1ACF"/>
    <w:rsid w:val="003B1FAB"/>
    <w:rsid w:val="003B2A62"/>
    <w:rsid w:val="003B3057"/>
    <w:rsid w:val="003B6E10"/>
    <w:rsid w:val="003C59C3"/>
    <w:rsid w:val="003C704F"/>
    <w:rsid w:val="003D0567"/>
    <w:rsid w:val="003D59B7"/>
    <w:rsid w:val="003D6449"/>
    <w:rsid w:val="003D69D9"/>
    <w:rsid w:val="003E4934"/>
    <w:rsid w:val="003F456F"/>
    <w:rsid w:val="00405D8B"/>
    <w:rsid w:val="00411696"/>
    <w:rsid w:val="00416BBF"/>
    <w:rsid w:val="00417028"/>
    <w:rsid w:val="00420643"/>
    <w:rsid w:val="00425DAF"/>
    <w:rsid w:val="00425F15"/>
    <w:rsid w:val="00426B6E"/>
    <w:rsid w:val="00427CAF"/>
    <w:rsid w:val="004308B0"/>
    <w:rsid w:val="00432321"/>
    <w:rsid w:val="0044672E"/>
    <w:rsid w:val="0044680D"/>
    <w:rsid w:val="0045318D"/>
    <w:rsid w:val="004559E7"/>
    <w:rsid w:val="00462E86"/>
    <w:rsid w:val="00462EF4"/>
    <w:rsid w:val="0046579B"/>
    <w:rsid w:val="00466524"/>
    <w:rsid w:val="00467C2D"/>
    <w:rsid w:val="004701E1"/>
    <w:rsid w:val="00473442"/>
    <w:rsid w:val="00485B2D"/>
    <w:rsid w:val="00485C9C"/>
    <w:rsid w:val="00496FBE"/>
    <w:rsid w:val="004A4501"/>
    <w:rsid w:val="004A7FA6"/>
    <w:rsid w:val="004B1C44"/>
    <w:rsid w:val="004C0215"/>
    <w:rsid w:val="004C1E60"/>
    <w:rsid w:val="004C4D04"/>
    <w:rsid w:val="004C618A"/>
    <w:rsid w:val="004C6CD5"/>
    <w:rsid w:val="004D30B6"/>
    <w:rsid w:val="004D3A95"/>
    <w:rsid w:val="004D425E"/>
    <w:rsid w:val="004D66A1"/>
    <w:rsid w:val="004D7823"/>
    <w:rsid w:val="004E1B7B"/>
    <w:rsid w:val="004E2D7C"/>
    <w:rsid w:val="005012EA"/>
    <w:rsid w:val="00507147"/>
    <w:rsid w:val="00507B62"/>
    <w:rsid w:val="00511C8A"/>
    <w:rsid w:val="00512158"/>
    <w:rsid w:val="0051274F"/>
    <w:rsid w:val="00527446"/>
    <w:rsid w:val="00530735"/>
    <w:rsid w:val="005426B4"/>
    <w:rsid w:val="00542EEF"/>
    <w:rsid w:val="005540EF"/>
    <w:rsid w:val="00555757"/>
    <w:rsid w:val="00557286"/>
    <w:rsid w:val="00563667"/>
    <w:rsid w:val="00563857"/>
    <w:rsid w:val="00567668"/>
    <w:rsid w:val="0057340A"/>
    <w:rsid w:val="00577A2E"/>
    <w:rsid w:val="00581774"/>
    <w:rsid w:val="00582F29"/>
    <w:rsid w:val="00583390"/>
    <w:rsid w:val="00590755"/>
    <w:rsid w:val="00594D04"/>
    <w:rsid w:val="00595AD2"/>
    <w:rsid w:val="00596AF6"/>
    <w:rsid w:val="005A19B4"/>
    <w:rsid w:val="005A5660"/>
    <w:rsid w:val="005A77AB"/>
    <w:rsid w:val="005B0C5B"/>
    <w:rsid w:val="005B4ADB"/>
    <w:rsid w:val="005B6603"/>
    <w:rsid w:val="005B6B9D"/>
    <w:rsid w:val="005B6EFF"/>
    <w:rsid w:val="005C28C1"/>
    <w:rsid w:val="005C4E33"/>
    <w:rsid w:val="005C74FB"/>
    <w:rsid w:val="005C7635"/>
    <w:rsid w:val="005C7B00"/>
    <w:rsid w:val="005D6A37"/>
    <w:rsid w:val="005E0235"/>
    <w:rsid w:val="005E13CE"/>
    <w:rsid w:val="005E5597"/>
    <w:rsid w:val="005E5780"/>
    <w:rsid w:val="005F5DBD"/>
    <w:rsid w:val="00600DC3"/>
    <w:rsid w:val="00604C2E"/>
    <w:rsid w:val="006067CF"/>
    <w:rsid w:val="0060795C"/>
    <w:rsid w:val="00616D9A"/>
    <w:rsid w:val="00620813"/>
    <w:rsid w:val="00622FFA"/>
    <w:rsid w:val="00624B92"/>
    <w:rsid w:val="00624E6F"/>
    <w:rsid w:val="00625A91"/>
    <w:rsid w:val="006262E7"/>
    <w:rsid w:val="0063148E"/>
    <w:rsid w:val="006319F3"/>
    <w:rsid w:val="00632C08"/>
    <w:rsid w:val="0064197A"/>
    <w:rsid w:val="00643C41"/>
    <w:rsid w:val="00646A74"/>
    <w:rsid w:val="00647767"/>
    <w:rsid w:val="00651B7C"/>
    <w:rsid w:val="006523DF"/>
    <w:rsid w:val="00655CF0"/>
    <w:rsid w:val="006575A4"/>
    <w:rsid w:val="006623AA"/>
    <w:rsid w:val="00665840"/>
    <w:rsid w:val="00665DAB"/>
    <w:rsid w:val="00667F49"/>
    <w:rsid w:val="006749AB"/>
    <w:rsid w:val="00676DE3"/>
    <w:rsid w:val="006819E2"/>
    <w:rsid w:val="00697B88"/>
    <w:rsid w:val="006B65CA"/>
    <w:rsid w:val="006C2793"/>
    <w:rsid w:val="006C521A"/>
    <w:rsid w:val="006C71CC"/>
    <w:rsid w:val="006C7CA7"/>
    <w:rsid w:val="006D0787"/>
    <w:rsid w:val="006D3AB4"/>
    <w:rsid w:val="006D3C6A"/>
    <w:rsid w:val="006D415C"/>
    <w:rsid w:val="006E1D66"/>
    <w:rsid w:val="006E3AAE"/>
    <w:rsid w:val="006E406C"/>
    <w:rsid w:val="006E421D"/>
    <w:rsid w:val="006F556F"/>
    <w:rsid w:val="0070373F"/>
    <w:rsid w:val="0070485D"/>
    <w:rsid w:val="00705E86"/>
    <w:rsid w:val="00710B91"/>
    <w:rsid w:val="0071528D"/>
    <w:rsid w:val="007212F4"/>
    <w:rsid w:val="00727B3A"/>
    <w:rsid w:val="007322B8"/>
    <w:rsid w:val="0073258B"/>
    <w:rsid w:val="00733098"/>
    <w:rsid w:val="0073489E"/>
    <w:rsid w:val="0073572B"/>
    <w:rsid w:val="007369FF"/>
    <w:rsid w:val="0074156A"/>
    <w:rsid w:val="00751120"/>
    <w:rsid w:val="00752EC4"/>
    <w:rsid w:val="007531F9"/>
    <w:rsid w:val="00755453"/>
    <w:rsid w:val="00755BE5"/>
    <w:rsid w:val="00761D25"/>
    <w:rsid w:val="00763321"/>
    <w:rsid w:val="00771233"/>
    <w:rsid w:val="00771A9D"/>
    <w:rsid w:val="00774229"/>
    <w:rsid w:val="007742FE"/>
    <w:rsid w:val="00774915"/>
    <w:rsid w:val="00776D3F"/>
    <w:rsid w:val="0079393F"/>
    <w:rsid w:val="007954A9"/>
    <w:rsid w:val="00795535"/>
    <w:rsid w:val="007975D4"/>
    <w:rsid w:val="007A2852"/>
    <w:rsid w:val="007B02FD"/>
    <w:rsid w:val="007B065F"/>
    <w:rsid w:val="007D5E3D"/>
    <w:rsid w:val="007D7955"/>
    <w:rsid w:val="007F279E"/>
    <w:rsid w:val="00801CAE"/>
    <w:rsid w:val="008111A6"/>
    <w:rsid w:val="008124F4"/>
    <w:rsid w:val="0081390C"/>
    <w:rsid w:val="00817BF0"/>
    <w:rsid w:val="008229CB"/>
    <w:rsid w:val="008262F0"/>
    <w:rsid w:val="00834968"/>
    <w:rsid w:val="0084364A"/>
    <w:rsid w:val="00843DD1"/>
    <w:rsid w:val="00853822"/>
    <w:rsid w:val="00853D4D"/>
    <w:rsid w:val="008712E5"/>
    <w:rsid w:val="008752A7"/>
    <w:rsid w:val="00877903"/>
    <w:rsid w:val="00880226"/>
    <w:rsid w:val="008835D6"/>
    <w:rsid w:val="00887FBB"/>
    <w:rsid w:val="008A28EB"/>
    <w:rsid w:val="008A38B2"/>
    <w:rsid w:val="008A5E66"/>
    <w:rsid w:val="008B005E"/>
    <w:rsid w:val="008B0FF3"/>
    <w:rsid w:val="008B2481"/>
    <w:rsid w:val="008B2D87"/>
    <w:rsid w:val="008B3B1F"/>
    <w:rsid w:val="008B553E"/>
    <w:rsid w:val="008C27E2"/>
    <w:rsid w:val="008C69C0"/>
    <w:rsid w:val="008D14AA"/>
    <w:rsid w:val="008D38F9"/>
    <w:rsid w:val="008D6FDC"/>
    <w:rsid w:val="008E53FA"/>
    <w:rsid w:val="008F16C4"/>
    <w:rsid w:val="008F31FD"/>
    <w:rsid w:val="008F3F6B"/>
    <w:rsid w:val="008F4267"/>
    <w:rsid w:val="008F62A8"/>
    <w:rsid w:val="00900CF2"/>
    <w:rsid w:val="009134F4"/>
    <w:rsid w:val="0091392D"/>
    <w:rsid w:val="00914A68"/>
    <w:rsid w:val="00915CB2"/>
    <w:rsid w:val="00916E61"/>
    <w:rsid w:val="00920B08"/>
    <w:rsid w:val="009233AB"/>
    <w:rsid w:val="009300D9"/>
    <w:rsid w:val="00930751"/>
    <w:rsid w:val="00931C2E"/>
    <w:rsid w:val="009338CF"/>
    <w:rsid w:val="00934BB9"/>
    <w:rsid w:val="00935FF9"/>
    <w:rsid w:val="009368C8"/>
    <w:rsid w:val="00940AFD"/>
    <w:rsid w:val="00944604"/>
    <w:rsid w:val="009461C1"/>
    <w:rsid w:val="009518F8"/>
    <w:rsid w:val="00952309"/>
    <w:rsid w:val="00957A87"/>
    <w:rsid w:val="00972541"/>
    <w:rsid w:val="009813DE"/>
    <w:rsid w:val="00982448"/>
    <w:rsid w:val="0098324C"/>
    <w:rsid w:val="00991EEB"/>
    <w:rsid w:val="00996372"/>
    <w:rsid w:val="00997066"/>
    <w:rsid w:val="009973D9"/>
    <w:rsid w:val="009A20B5"/>
    <w:rsid w:val="009A25EE"/>
    <w:rsid w:val="009A6624"/>
    <w:rsid w:val="009A7F78"/>
    <w:rsid w:val="009B15DF"/>
    <w:rsid w:val="009B3CAC"/>
    <w:rsid w:val="009B41DD"/>
    <w:rsid w:val="009B4779"/>
    <w:rsid w:val="009C4448"/>
    <w:rsid w:val="009C7066"/>
    <w:rsid w:val="009D2898"/>
    <w:rsid w:val="009E5C72"/>
    <w:rsid w:val="009E5FE1"/>
    <w:rsid w:val="009F2AC2"/>
    <w:rsid w:val="009F5012"/>
    <w:rsid w:val="009F6311"/>
    <w:rsid w:val="00A046BC"/>
    <w:rsid w:val="00A068D7"/>
    <w:rsid w:val="00A251BC"/>
    <w:rsid w:val="00A27AB9"/>
    <w:rsid w:val="00A30247"/>
    <w:rsid w:val="00A30B73"/>
    <w:rsid w:val="00A426BC"/>
    <w:rsid w:val="00A44963"/>
    <w:rsid w:val="00A4738F"/>
    <w:rsid w:val="00A553CF"/>
    <w:rsid w:val="00A571BC"/>
    <w:rsid w:val="00A61FC8"/>
    <w:rsid w:val="00A67D28"/>
    <w:rsid w:val="00A75322"/>
    <w:rsid w:val="00A764EE"/>
    <w:rsid w:val="00A76649"/>
    <w:rsid w:val="00A8302B"/>
    <w:rsid w:val="00A8654D"/>
    <w:rsid w:val="00A86CFE"/>
    <w:rsid w:val="00A90305"/>
    <w:rsid w:val="00A9101C"/>
    <w:rsid w:val="00A92BD2"/>
    <w:rsid w:val="00A96F60"/>
    <w:rsid w:val="00AA450D"/>
    <w:rsid w:val="00AB01C1"/>
    <w:rsid w:val="00AB2C60"/>
    <w:rsid w:val="00AC0F9A"/>
    <w:rsid w:val="00AC5EAD"/>
    <w:rsid w:val="00AD152A"/>
    <w:rsid w:val="00AD1A71"/>
    <w:rsid w:val="00AD2C5E"/>
    <w:rsid w:val="00AD3C9D"/>
    <w:rsid w:val="00AD4158"/>
    <w:rsid w:val="00AE2C60"/>
    <w:rsid w:val="00AE3441"/>
    <w:rsid w:val="00AE7C84"/>
    <w:rsid w:val="00AF24FF"/>
    <w:rsid w:val="00AF37C1"/>
    <w:rsid w:val="00AF48CC"/>
    <w:rsid w:val="00AF50BB"/>
    <w:rsid w:val="00B2162C"/>
    <w:rsid w:val="00B22812"/>
    <w:rsid w:val="00B24515"/>
    <w:rsid w:val="00B246FD"/>
    <w:rsid w:val="00B26376"/>
    <w:rsid w:val="00B30109"/>
    <w:rsid w:val="00B41638"/>
    <w:rsid w:val="00B419E3"/>
    <w:rsid w:val="00B44011"/>
    <w:rsid w:val="00B46E51"/>
    <w:rsid w:val="00B47422"/>
    <w:rsid w:val="00B53F5D"/>
    <w:rsid w:val="00B60E54"/>
    <w:rsid w:val="00B63480"/>
    <w:rsid w:val="00B64492"/>
    <w:rsid w:val="00B65388"/>
    <w:rsid w:val="00B66FD9"/>
    <w:rsid w:val="00B72C7A"/>
    <w:rsid w:val="00B73C40"/>
    <w:rsid w:val="00B766CE"/>
    <w:rsid w:val="00B80219"/>
    <w:rsid w:val="00B90F97"/>
    <w:rsid w:val="00BA00E5"/>
    <w:rsid w:val="00BA0307"/>
    <w:rsid w:val="00BA0E45"/>
    <w:rsid w:val="00BA45DC"/>
    <w:rsid w:val="00BA496B"/>
    <w:rsid w:val="00BA7780"/>
    <w:rsid w:val="00BB09BB"/>
    <w:rsid w:val="00BB34F2"/>
    <w:rsid w:val="00BB3A9B"/>
    <w:rsid w:val="00BC4C90"/>
    <w:rsid w:val="00BD346F"/>
    <w:rsid w:val="00BE052D"/>
    <w:rsid w:val="00BE083A"/>
    <w:rsid w:val="00BF2225"/>
    <w:rsid w:val="00C00167"/>
    <w:rsid w:val="00C041CE"/>
    <w:rsid w:val="00C06C40"/>
    <w:rsid w:val="00C07D0F"/>
    <w:rsid w:val="00C07EE4"/>
    <w:rsid w:val="00C1144D"/>
    <w:rsid w:val="00C13000"/>
    <w:rsid w:val="00C14E9E"/>
    <w:rsid w:val="00C2500F"/>
    <w:rsid w:val="00C273D7"/>
    <w:rsid w:val="00C3464F"/>
    <w:rsid w:val="00C350CC"/>
    <w:rsid w:val="00C35C7F"/>
    <w:rsid w:val="00C40833"/>
    <w:rsid w:val="00C55BD1"/>
    <w:rsid w:val="00C66964"/>
    <w:rsid w:val="00C67AAB"/>
    <w:rsid w:val="00C8146C"/>
    <w:rsid w:val="00C826B9"/>
    <w:rsid w:val="00C83DC0"/>
    <w:rsid w:val="00C905F9"/>
    <w:rsid w:val="00C92CFB"/>
    <w:rsid w:val="00C94147"/>
    <w:rsid w:val="00CA159A"/>
    <w:rsid w:val="00CA15D8"/>
    <w:rsid w:val="00CA349D"/>
    <w:rsid w:val="00CA3D7E"/>
    <w:rsid w:val="00CA5D7B"/>
    <w:rsid w:val="00CA61D3"/>
    <w:rsid w:val="00CB1538"/>
    <w:rsid w:val="00CB26EA"/>
    <w:rsid w:val="00CB2BA9"/>
    <w:rsid w:val="00CB4E68"/>
    <w:rsid w:val="00CB6CDE"/>
    <w:rsid w:val="00CC0AB0"/>
    <w:rsid w:val="00CC0D84"/>
    <w:rsid w:val="00CC550A"/>
    <w:rsid w:val="00CD6801"/>
    <w:rsid w:val="00CD7E10"/>
    <w:rsid w:val="00CE6343"/>
    <w:rsid w:val="00CF439C"/>
    <w:rsid w:val="00CF4B11"/>
    <w:rsid w:val="00D000D4"/>
    <w:rsid w:val="00D00DA9"/>
    <w:rsid w:val="00D06BE4"/>
    <w:rsid w:val="00D070F4"/>
    <w:rsid w:val="00D15E0F"/>
    <w:rsid w:val="00D22F4D"/>
    <w:rsid w:val="00D23311"/>
    <w:rsid w:val="00D24F8C"/>
    <w:rsid w:val="00D3040A"/>
    <w:rsid w:val="00D33F64"/>
    <w:rsid w:val="00D3667D"/>
    <w:rsid w:val="00D4012A"/>
    <w:rsid w:val="00D50378"/>
    <w:rsid w:val="00D51D9A"/>
    <w:rsid w:val="00D52B06"/>
    <w:rsid w:val="00D53E7A"/>
    <w:rsid w:val="00D56898"/>
    <w:rsid w:val="00D60E7D"/>
    <w:rsid w:val="00D61AC2"/>
    <w:rsid w:val="00D61E3E"/>
    <w:rsid w:val="00D64B58"/>
    <w:rsid w:val="00D67003"/>
    <w:rsid w:val="00D71693"/>
    <w:rsid w:val="00D720AD"/>
    <w:rsid w:val="00D80602"/>
    <w:rsid w:val="00D81387"/>
    <w:rsid w:val="00D81804"/>
    <w:rsid w:val="00D97488"/>
    <w:rsid w:val="00DA5B12"/>
    <w:rsid w:val="00DA61C8"/>
    <w:rsid w:val="00DB0374"/>
    <w:rsid w:val="00DB3D4E"/>
    <w:rsid w:val="00DB7D1D"/>
    <w:rsid w:val="00DD10E4"/>
    <w:rsid w:val="00DD2C3C"/>
    <w:rsid w:val="00DD3448"/>
    <w:rsid w:val="00DE0E79"/>
    <w:rsid w:val="00DE51B2"/>
    <w:rsid w:val="00DE6E10"/>
    <w:rsid w:val="00DF0FF9"/>
    <w:rsid w:val="00DF60B3"/>
    <w:rsid w:val="00E11BE8"/>
    <w:rsid w:val="00E14831"/>
    <w:rsid w:val="00E16CAB"/>
    <w:rsid w:val="00E34E69"/>
    <w:rsid w:val="00E35426"/>
    <w:rsid w:val="00E417FD"/>
    <w:rsid w:val="00E42D5A"/>
    <w:rsid w:val="00E43F91"/>
    <w:rsid w:val="00E46C40"/>
    <w:rsid w:val="00E47B79"/>
    <w:rsid w:val="00E5279D"/>
    <w:rsid w:val="00E612D2"/>
    <w:rsid w:val="00E647EB"/>
    <w:rsid w:val="00E65C1A"/>
    <w:rsid w:val="00E72EEE"/>
    <w:rsid w:val="00E747DA"/>
    <w:rsid w:val="00E803DD"/>
    <w:rsid w:val="00E85894"/>
    <w:rsid w:val="00E8688A"/>
    <w:rsid w:val="00E94B83"/>
    <w:rsid w:val="00E95D62"/>
    <w:rsid w:val="00E97381"/>
    <w:rsid w:val="00EA0418"/>
    <w:rsid w:val="00EA1802"/>
    <w:rsid w:val="00EA4B5D"/>
    <w:rsid w:val="00EA50CD"/>
    <w:rsid w:val="00EA7D6F"/>
    <w:rsid w:val="00EB2546"/>
    <w:rsid w:val="00EB36E8"/>
    <w:rsid w:val="00EC037E"/>
    <w:rsid w:val="00EC7683"/>
    <w:rsid w:val="00ED76A7"/>
    <w:rsid w:val="00EE0FD9"/>
    <w:rsid w:val="00EE2351"/>
    <w:rsid w:val="00EE3FA2"/>
    <w:rsid w:val="00EE5477"/>
    <w:rsid w:val="00EF3B9E"/>
    <w:rsid w:val="00EF608D"/>
    <w:rsid w:val="00F02F66"/>
    <w:rsid w:val="00F05765"/>
    <w:rsid w:val="00F11577"/>
    <w:rsid w:val="00F115A7"/>
    <w:rsid w:val="00F115DB"/>
    <w:rsid w:val="00F1424C"/>
    <w:rsid w:val="00F15B30"/>
    <w:rsid w:val="00F17970"/>
    <w:rsid w:val="00F20C05"/>
    <w:rsid w:val="00F22025"/>
    <w:rsid w:val="00F222A7"/>
    <w:rsid w:val="00F24C72"/>
    <w:rsid w:val="00F26387"/>
    <w:rsid w:val="00F310E5"/>
    <w:rsid w:val="00F31958"/>
    <w:rsid w:val="00F47C0C"/>
    <w:rsid w:val="00F5028A"/>
    <w:rsid w:val="00F55A4F"/>
    <w:rsid w:val="00F66CFC"/>
    <w:rsid w:val="00F763E5"/>
    <w:rsid w:val="00F87818"/>
    <w:rsid w:val="00F90798"/>
    <w:rsid w:val="00F907C7"/>
    <w:rsid w:val="00F91D64"/>
    <w:rsid w:val="00F929B9"/>
    <w:rsid w:val="00F964CD"/>
    <w:rsid w:val="00FA0D4E"/>
    <w:rsid w:val="00FA61B0"/>
    <w:rsid w:val="00FB26B0"/>
    <w:rsid w:val="00FB52BB"/>
    <w:rsid w:val="00FB5998"/>
    <w:rsid w:val="00FC05BD"/>
    <w:rsid w:val="00FC3DBF"/>
    <w:rsid w:val="00FC5BEA"/>
    <w:rsid w:val="00FC775E"/>
    <w:rsid w:val="00FD0F31"/>
    <w:rsid w:val="00FD2E50"/>
    <w:rsid w:val="00FE02D9"/>
    <w:rsid w:val="00FE05D7"/>
    <w:rsid w:val="00FE094E"/>
    <w:rsid w:val="00FE3F96"/>
    <w:rsid w:val="00FF3CD7"/>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3D01B4"/>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B6E10"/>
    <w:pPr>
      <w:keepNext/>
      <w:keepLines/>
      <w:numPr>
        <w:ilvl w:val="1"/>
        <w:numId w:val="5"/>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8C27E2"/>
    <w:pPr>
      <w:keepNext/>
      <w:keepLines/>
      <w:numPr>
        <w:ilvl w:val="2"/>
        <w:numId w:val="5"/>
      </w:numPr>
      <w:spacing w:before="12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3B6E10"/>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8C27E2"/>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8BDD7-335D-4ECE-8574-5C47AF055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9</TotalTime>
  <Pages>45</Pages>
  <Words>58478</Words>
  <Characters>333330</Characters>
  <Application>Microsoft Office Word</Application>
  <DocSecurity>0</DocSecurity>
  <Lines>2777</Lines>
  <Paragraphs>782</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39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ed Darwish</cp:lastModifiedBy>
  <cp:revision>573</cp:revision>
  <cp:lastPrinted>2017-08-07T16:42:00Z</cp:lastPrinted>
  <dcterms:created xsi:type="dcterms:W3CDTF">2017-07-25T04:15:00Z</dcterms:created>
  <dcterms:modified xsi:type="dcterms:W3CDTF">2017-08-0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27273411/ieee</vt:lpwstr>
  </property>
  <property fmtid="{D5CDD505-2E9C-101B-9397-08002B2CF9AE}" pid="16" name="Mendeley Recent Style Name 5_1">
    <vt:lpwstr>IEEE - Mohammed Darwish</vt:lpwstr>
  </property>
  <property fmtid="{D5CDD505-2E9C-101B-9397-08002B2CF9AE}" pid="17" name="Mendeley Recent Style Id 6_1">
    <vt:lpwstr>http://csl.mendeley.com/styles/27273411/ieee-etal-3</vt:lpwstr>
  </property>
  <property fmtid="{D5CDD505-2E9C-101B-9397-08002B2CF9AE}" pid="18" name="Mendeley Recent Style Name 6_1">
    <vt:lpwstr>IEEE - Mohammed Darwish et 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